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22B3EE" w14:textId="794AA3F2" w:rsidR="00363F6B" w:rsidRPr="00FF115D" w:rsidRDefault="00363F6B" w:rsidP="00C75786">
      <w:pPr>
        <w:rPr>
          <w:color w:val="000000" w:themeColor="text1"/>
        </w:rPr>
      </w:pPr>
      <w:r w:rsidRPr="00FF115D">
        <w:rPr>
          <w:b/>
          <w:color w:val="000000" w:themeColor="text1"/>
        </w:rPr>
        <w:t xml:space="preserve">Supplemental Table 1. </w:t>
      </w:r>
      <w:r w:rsidRPr="00FF115D">
        <w:rPr>
          <w:color w:val="000000" w:themeColor="text1"/>
        </w:rPr>
        <w:t>Su</w:t>
      </w:r>
      <w:bookmarkStart w:id="0" w:name="_GoBack"/>
      <w:bookmarkEnd w:id="0"/>
      <w:r w:rsidRPr="00FF115D">
        <w:rPr>
          <w:color w:val="000000" w:themeColor="text1"/>
        </w:rPr>
        <w:t>mmary Statistics for the Target Population by Hispanic/Latino Background</w:t>
      </w:r>
    </w:p>
    <w:p w14:paraId="0F0C2245" w14:textId="3EF755B8" w:rsidR="00AB4E94" w:rsidRPr="00FF115D" w:rsidRDefault="00AB4E94" w:rsidP="00AB4E94">
      <w:pPr>
        <w:spacing w:line="276" w:lineRule="auto"/>
        <w:rPr>
          <w:rFonts w:ascii="Arial" w:hAnsi="Arial" w:cs="Arial"/>
          <w:color w:val="000000" w:themeColor="text1"/>
          <w:sz w:val="20"/>
          <w:szCs w:val="20"/>
        </w:rPr>
      </w:pPr>
    </w:p>
    <w:tbl>
      <w:tblPr>
        <w:tblW w:w="12960" w:type="dxa"/>
        <w:tblInd w:w="-108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266"/>
        <w:gridCol w:w="8"/>
        <w:gridCol w:w="1343"/>
        <w:gridCol w:w="14"/>
        <w:gridCol w:w="1336"/>
        <w:gridCol w:w="27"/>
        <w:gridCol w:w="1364"/>
        <w:gridCol w:w="47"/>
        <w:gridCol w:w="1316"/>
        <w:gridCol w:w="32"/>
        <w:gridCol w:w="1331"/>
        <w:gridCol w:w="17"/>
        <w:gridCol w:w="1350"/>
        <w:gridCol w:w="1364"/>
        <w:gridCol w:w="1145"/>
      </w:tblGrid>
      <w:tr w:rsidR="00FF115D" w:rsidRPr="00FF115D" w14:paraId="32C9B869" w14:textId="77777777" w:rsidTr="00DA565D">
        <w:tc>
          <w:tcPr>
            <w:tcW w:w="2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F8B733A" w14:textId="77777777" w:rsidR="00AB4E94" w:rsidRPr="00FF115D" w:rsidRDefault="00AB4E94" w:rsidP="00DA565D">
            <w:pPr>
              <w:spacing w:line="276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35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D060D3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Mexican</w:t>
            </w:r>
          </w:p>
          <w:p w14:paraId="6C1F2F94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n=2961)</w:t>
            </w:r>
          </w:p>
        </w:tc>
        <w:tc>
          <w:tcPr>
            <w:tcW w:w="135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713210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Cuban</w:t>
            </w:r>
          </w:p>
          <w:p w14:paraId="289A3581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n=1135)</w:t>
            </w:r>
          </w:p>
        </w:tc>
        <w:tc>
          <w:tcPr>
            <w:tcW w:w="1438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F03575A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Puerto Rican (n=1196)</w:t>
            </w:r>
          </w:p>
        </w:tc>
        <w:tc>
          <w:tcPr>
            <w:tcW w:w="134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3AE817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Dominican</w:t>
            </w:r>
          </w:p>
          <w:p w14:paraId="34E6B6BD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n=839)</w:t>
            </w:r>
          </w:p>
        </w:tc>
        <w:tc>
          <w:tcPr>
            <w:tcW w:w="134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1FD3838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Central American</w:t>
            </w:r>
          </w:p>
          <w:p w14:paraId="3A6281BA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n=956)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179E0D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South American</w:t>
            </w:r>
          </w:p>
          <w:p w14:paraId="55173EA0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n=510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CA5B29" w14:textId="77777777" w:rsidR="00AB4E94" w:rsidRPr="00FF115D" w:rsidRDefault="00AB4E94" w:rsidP="00DA565D">
            <w:pPr>
              <w:spacing w:line="276" w:lineRule="auto"/>
              <w:ind w:right="-111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Other</w:t>
            </w:r>
          </w:p>
          <w:p w14:paraId="29182856" w14:textId="77777777" w:rsidR="00AB4E94" w:rsidRPr="00FF115D" w:rsidRDefault="00AB4E94" w:rsidP="00DA565D">
            <w:pPr>
              <w:spacing w:line="276" w:lineRule="auto"/>
              <w:ind w:right="-111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n=354)</w:t>
            </w:r>
          </w:p>
        </w:tc>
        <w:tc>
          <w:tcPr>
            <w:tcW w:w="11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D02936" w14:textId="5EC2E463" w:rsidR="00AB4E94" w:rsidRPr="00FF115D" w:rsidRDefault="00AB4E94" w:rsidP="00AB4E94">
            <w:pPr>
              <w:spacing w:line="276" w:lineRule="auto"/>
              <w:ind w:right="-109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p-value for between group differences</w:t>
            </w:r>
          </w:p>
        </w:tc>
      </w:tr>
      <w:tr w:rsidR="00FF115D" w:rsidRPr="00FF115D" w14:paraId="47A17195" w14:textId="77777777" w:rsidTr="00DA565D">
        <w:tc>
          <w:tcPr>
            <w:tcW w:w="12960" w:type="dxa"/>
            <w:gridSpan w:val="1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7FB46C08" w14:textId="77777777" w:rsidR="00AB4E94" w:rsidRPr="00FF115D" w:rsidRDefault="00AB4E94" w:rsidP="00DA565D">
            <w:pPr>
              <w:spacing w:line="276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Descriptive Characteristics</w:t>
            </w:r>
          </w:p>
        </w:tc>
      </w:tr>
      <w:tr w:rsidR="00FF115D" w:rsidRPr="00FF115D" w14:paraId="02CA2C2F" w14:textId="77777777" w:rsidTr="00DA565D">
        <w:tc>
          <w:tcPr>
            <w:tcW w:w="2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78F3294" w14:textId="77777777" w:rsidR="00AB4E94" w:rsidRPr="00FF115D" w:rsidRDefault="00AB4E94" w:rsidP="00DA565D">
            <w:pPr>
              <w:spacing w:line="276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Age in years, mean</w:t>
            </w:r>
          </w:p>
        </w:tc>
        <w:tc>
          <w:tcPr>
            <w:tcW w:w="136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941C3F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54.8</w:t>
            </w:r>
          </w:p>
          <w:p w14:paraId="2C0C9DD7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54.3--55.3)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100BCE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57.4 </w:t>
            </w:r>
          </w:p>
          <w:p w14:paraId="31A1E1B6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56.6--58.1)</w:t>
            </w:r>
          </w:p>
        </w:tc>
        <w:tc>
          <w:tcPr>
            <w:tcW w:w="139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A5CD0F8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56.6 </w:t>
            </w:r>
          </w:p>
          <w:p w14:paraId="45C9895E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55.8--57.5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A7BBBB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54.6 </w:t>
            </w:r>
          </w:p>
          <w:p w14:paraId="40D9D3F1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53.9--55.4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FA4AAAD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55.4 </w:t>
            </w:r>
          </w:p>
          <w:p w14:paraId="6B349ECA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54.6--56.3)</w:t>
            </w:r>
          </w:p>
        </w:tc>
        <w:tc>
          <w:tcPr>
            <w:tcW w:w="136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BC939B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56.0</w:t>
            </w:r>
          </w:p>
          <w:p w14:paraId="4977949F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(54.9--57.1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B8D8682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54.5 </w:t>
            </w:r>
          </w:p>
          <w:p w14:paraId="4F6DEE89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52.6--56.5)</w:t>
            </w:r>
          </w:p>
        </w:tc>
        <w:tc>
          <w:tcPr>
            <w:tcW w:w="11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764D848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&lt;0.0001</w:t>
            </w:r>
          </w:p>
        </w:tc>
      </w:tr>
      <w:tr w:rsidR="00FF115D" w:rsidRPr="00FF115D" w14:paraId="147F9FA1" w14:textId="77777777" w:rsidTr="00DA565D">
        <w:tc>
          <w:tcPr>
            <w:tcW w:w="2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0DBB60" w14:textId="77777777" w:rsidR="00AB4E94" w:rsidRPr="00FF115D" w:rsidRDefault="00AB4E94" w:rsidP="00DA565D">
            <w:pPr>
              <w:spacing w:line="276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Female (%)</w:t>
            </w:r>
          </w:p>
        </w:tc>
        <w:tc>
          <w:tcPr>
            <w:tcW w:w="136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6DA237A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56.5</w:t>
            </w:r>
          </w:p>
          <w:p w14:paraId="198FC262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53.6--59.5)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B20F2E2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48.9 </w:t>
            </w:r>
          </w:p>
          <w:p w14:paraId="7A12944D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45.4--52.4)</w:t>
            </w:r>
          </w:p>
        </w:tc>
        <w:tc>
          <w:tcPr>
            <w:tcW w:w="139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D043C3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53.1 </w:t>
            </w:r>
          </w:p>
          <w:p w14:paraId="11C45800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49.3--56.9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70A868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58.5 </w:t>
            </w:r>
          </w:p>
          <w:p w14:paraId="60F95E4B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53.9--63.0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A34C25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60.2</w:t>
            </w:r>
          </w:p>
          <w:p w14:paraId="68AD0CAB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55.6--64.8)</w:t>
            </w:r>
          </w:p>
        </w:tc>
        <w:tc>
          <w:tcPr>
            <w:tcW w:w="136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1CBE52B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60.4 </w:t>
            </w:r>
          </w:p>
          <w:p w14:paraId="162395CA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55.3--65.4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E3620D3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53.3 </w:t>
            </w:r>
          </w:p>
          <w:p w14:paraId="2D963291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38.8--67.8)</w:t>
            </w:r>
          </w:p>
        </w:tc>
        <w:tc>
          <w:tcPr>
            <w:tcW w:w="11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1EBE83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0.0002</w:t>
            </w:r>
          </w:p>
        </w:tc>
      </w:tr>
      <w:tr w:rsidR="00FF115D" w:rsidRPr="00FF115D" w14:paraId="606FD3EB" w14:textId="77777777" w:rsidTr="00DA565D">
        <w:tc>
          <w:tcPr>
            <w:tcW w:w="12960" w:type="dxa"/>
            <w:gridSpan w:val="1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F1B96A9" w14:textId="77777777" w:rsidR="00AB4E94" w:rsidRPr="00FF115D" w:rsidRDefault="00AB4E94" w:rsidP="00DA565D">
            <w:pPr>
              <w:spacing w:line="276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Education (%)</w:t>
            </w:r>
          </w:p>
        </w:tc>
      </w:tr>
      <w:tr w:rsidR="00FF115D" w:rsidRPr="00FF115D" w14:paraId="1182AA6B" w14:textId="77777777" w:rsidTr="00DA565D">
        <w:tc>
          <w:tcPr>
            <w:tcW w:w="227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21C865" w14:textId="77777777" w:rsidR="00AB4E94" w:rsidRPr="00FF115D" w:rsidRDefault="00AB4E94" w:rsidP="00DA565D">
            <w:pPr>
              <w:spacing w:line="276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&lt; High School</w:t>
            </w:r>
          </w:p>
        </w:tc>
        <w:tc>
          <w:tcPr>
            <w:tcW w:w="135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11A55B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47.9</w:t>
            </w:r>
          </w:p>
          <w:p w14:paraId="440165A8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43.9--51.9)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A5B075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25.8 </w:t>
            </w:r>
          </w:p>
          <w:p w14:paraId="636F247C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22.5--29.1)</w:t>
            </w:r>
          </w:p>
        </w:tc>
        <w:tc>
          <w:tcPr>
            <w:tcW w:w="139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D79ACA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41.1</w:t>
            </w:r>
          </w:p>
          <w:p w14:paraId="1F5A06E2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36.4--45.8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C6DB39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44.3 </w:t>
            </w:r>
          </w:p>
          <w:p w14:paraId="76D512B7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39.2--49.4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3BDDBB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41.0 </w:t>
            </w:r>
          </w:p>
          <w:p w14:paraId="7EB63475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36.2--45.9)</w:t>
            </w:r>
          </w:p>
        </w:tc>
        <w:tc>
          <w:tcPr>
            <w:tcW w:w="136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07716E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25.5 </w:t>
            </w:r>
          </w:p>
          <w:p w14:paraId="4B97456D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20.1--30.8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4F56D8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21.9 </w:t>
            </w:r>
          </w:p>
          <w:p w14:paraId="4FC353B1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13.0--30.8)</w:t>
            </w:r>
          </w:p>
        </w:tc>
        <w:tc>
          <w:tcPr>
            <w:tcW w:w="11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36E821F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&lt;0.0001</w:t>
            </w:r>
          </w:p>
        </w:tc>
      </w:tr>
      <w:tr w:rsidR="00FF115D" w:rsidRPr="00FF115D" w14:paraId="5105A28C" w14:textId="77777777" w:rsidTr="00DA565D">
        <w:tc>
          <w:tcPr>
            <w:tcW w:w="227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D08577" w14:textId="77777777" w:rsidR="00AB4E94" w:rsidRPr="00FF115D" w:rsidRDefault="00AB4E94" w:rsidP="00DA565D">
            <w:pPr>
              <w:spacing w:line="276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High School graduate</w:t>
            </w:r>
          </w:p>
        </w:tc>
        <w:tc>
          <w:tcPr>
            <w:tcW w:w="135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9D01B8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18.0</w:t>
            </w:r>
          </w:p>
          <w:p w14:paraId="1057C15E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15.8--20.3)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1A1FE9B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26.3 </w:t>
            </w:r>
          </w:p>
          <w:p w14:paraId="0EB1306A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22.8--29.8)</w:t>
            </w:r>
          </w:p>
        </w:tc>
        <w:tc>
          <w:tcPr>
            <w:tcW w:w="139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9B1D83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23.3 </w:t>
            </w:r>
          </w:p>
          <w:p w14:paraId="5FC7FD9C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19.5--27.1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6592D68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9.0 </w:t>
            </w:r>
          </w:p>
          <w:p w14:paraId="762F9930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15.1--23.0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B14BF4D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21.3 </w:t>
            </w:r>
          </w:p>
          <w:p w14:paraId="05FBA001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17.5--25.1)</w:t>
            </w:r>
          </w:p>
        </w:tc>
        <w:tc>
          <w:tcPr>
            <w:tcW w:w="136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35EE3A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25.2 </w:t>
            </w:r>
          </w:p>
          <w:p w14:paraId="2D00F2D3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20.1--30.4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87054A2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26.6 </w:t>
            </w:r>
          </w:p>
          <w:p w14:paraId="286B855F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7.1--46.1)</w:t>
            </w:r>
          </w:p>
        </w:tc>
        <w:tc>
          <w:tcPr>
            <w:tcW w:w="11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FE86208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0.0005</w:t>
            </w:r>
          </w:p>
        </w:tc>
      </w:tr>
      <w:tr w:rsidR="00FF115D" w:rsidRPr="00FF115D" w14:paraId="0E671EEB" w14:textId="77777777" w:rsidTr="00DA565D">
        <w:tc>
          <w:tcPr>
            <w:tcW w:w="227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39C64D" w14:textId="77777777" w:rsidR="00AB4E94" w:rsidRPr="00FF115D" w:rsidRDefault="00AB4E94" w:rsidP="00DA565D">
            <w:pPr>
              <w:spacing w:line="276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Some college</w:t>
            </w:r>
          </w:p>
        </w:tc>
        <w:tc>
          <w:tcPr>
            <w:tcW w:w="135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37951F7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34.1</w:t>
            </w:r>
          </w:p>
          <w:p w14:paraId="004A29FB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30.3--37.8)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8392CF8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47.9 </w:t>
            </w:r>
          </w:p>
          <w:p w14:paraId="047EF513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44.8--51.0)</w:t>
            </w:r>
          </w:p>
        </w:tc>
        <w:tc>
          <w:tcPr>
            <w:tcW w:w="139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8C86A3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35.6 </w:t>
            </w:r>
          </w:p>
          <w:p w14:paraId="4B15DF8D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30.9--40.4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2DF0E0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36.7 </w:t>
            </w:r>
          </w:p>
          <w:p w14:paraId="7A7E943E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32.1--41.3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0A0AAD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37.6 </w:t>
            </w:r>
          </w:p>
          <w:p w14:paraId="4D488E4D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32.8--42.4)</w:t>
            </w:r>
          </w:p>
        </w:tc>
        <w:tc>
          <w:tcPr>
            <w:tcW w:w="136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387F8AF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49.3 </w:t>
            </w:r>
          </w:p>
          <w:p w14:paraId="425C542D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43.5--55.1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160CE6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51.5 </w:t>
            </w:r>
          </w:p>
          <w:p w14:paraId="47F9C97E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34.6--68.3)</w:t>
            </w:r>
          </w:p>
        </w:tc>
        <w:tc>
          <w:tcPr>
            <w:tcW w:w="11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B3BD04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&lt;0.0001</w:t>
            </w:r>
          </w:p>
        </w:tc>
      </w:tr>
      <w:tr w:rsidR="00FF115D" w:rsidRPr="00FF115D" w14:paraId="097EC3B6" w14:textId="77777777" w:rsidTr="00DA565D">
        <w:tc>
          <w:tcPr>
            <w:tcW w:w="2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519D665" w14:textId="77777777" w:rsidR="00AB4E94" w:rsidRPr="00FF115D" w:rsidRDefault="00AB4E94" w:rsidP="00DA565D">
            <w:pPr>
              <w:spacing w:line="276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% Spanish language preference</w:t>
            </w:r>
          </w:p>
        </w:tc>
        <w:tc>
          <w:tcPr>
            <w:tcW w:w="136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429CEE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88.1</w:t>
            </w:r>
          </w:p>
          <w:p w14:paraId="758B5829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85.7--90.4)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C206EA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97.7 </w:t>
            </w:r>
          </w:p>
          <w:p w14:paraId="1790401D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96.7--98.7)</w:t>
            </w:r>
          </w:p>
        </w:tc>
        <w:tc>
          <w:tcPr>
            <w:tcW w:w="139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3F84AD1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54.7 </w:t>
            </w:r>
          </w:p>
          <w:p w14:paraId="375AE2D5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49.3--60.0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BCD3FB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95.7 </w:t>
            </w:r>
          </w:p>
          <w:p w14:paraId="4B1D0C6A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93.7--97.6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721C3E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96.4 </w:t>
            </w:r>
          </w:p>
          <w:p w14:paraId="18B25948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94.2--98.6)</w:t>
            </w:r>
          </w:p>
        </w:tc>
        <w:tc>
          <w:tcPr>
            <w:tcW w:w="136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17E212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95.2 </w:t>
            </w:r>
          </w:p>
          <w:p w14:paraId="684887E1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92.8--97.5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191BD8C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79.1 </w:t>
            </w:r>
          </w:p>
          <w:p w14:paraId="0F21728A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69.3--88.8)</w:t>
            </w:r>
          </w:p>
        </w:tc>
        <w:tc>
          <w:tcPr>
            <w:tcW w:w="11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133C0F9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&lt;0.0001</w:t>
            </w:r>
          </w:p>
        </w:tc>
      </w:tr>
      <w:tr w:rsidR="00FF115D" w:rsidRPr="00FF115D" w14:paraId="25A2FE50" w14:textId="77777777" w:rsidTr="00DA565D">
        <w:tc>
          <w:tcPr>
            <w:tcW w:w="2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26D9E2" w14:textId="77777777" w:rsidR="00AB4E94" w:rsidRPr="00FF115D" w:rsidRDefault="00AB4E94" w:rsidP="00DA565D">
            <w:pPr>
              <w:spacing w:line="276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% No Health Insurance</w:t>
            </w:r>
          </w:p>
        </w:tc>
        <w:tc>
          <w:tcPr>
            <w:tcW w:w="136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8198DA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50.2</w:t>
            </w:r>
          </w:p>
          <w:p w14:paraId="36D1D6A9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46.8--53.7)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24E7CA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57.9 </w:t>
            </w:r>
          </w:p>
          <w:p w14:paraId="41DCF46B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53.4--62.4)</w:t>
            </w:r>
          </w:p>
        </w:tc>
        <w:tc>
          <w:tcPr>
            <w:tcW w:w="139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998403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20.2 </w:t>
            </w:r>
          </w:p>
          <w:p w14:paraId="206A4A72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15.7--24.7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B6CBB6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27.1 </w:t>
            </w:r>
          </w:p>
          <w:p w14:paraId="07B1C5DC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22.4--31.9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003A00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61.4 </w:t>
            </w:r>
          </w:p>
          <w:p w14:paraId="05BDEADE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55.3--67.6)</w:t>
            </w:r>
          </w:p>
        </w:tc>
        <w:tc>
          <w:tcPr>
            <w:tcW w:w="136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1E80A75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56.8 </w:t>
            </w:r>
          </w:p>
          <w:p w14:paraId="1DE6131B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50.6--62.9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77BC2A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44.5 </w:t>
            </w:r>
          </w:p>
          <w:p w14:paraId="727A6A6D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29.0--59.9)</w:t>
            </w:r>
          </w:p>
        </w:tc>
        <w:tc>
          <w:tcPr>
            <w:tcW w:w="11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51C943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&lt;0.0001</w:t>
            </w:r>
          </w:p>
        </w:tc>
      </w:tr>
      <w:tr w:rsidR="00FF115D" w:rsidRPr="00FF115D" w14:paraId="0A0A8687" w14:textId="77777777" w:rsidTr="00DA565D">
        <w:tc>
          <w:tcPr>
            <w:tcW w:w="2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902F6E9" w14:textId="77777777" w:rsidR="00AB4E94" w:rsidRPr="00FF115D" w:rsidRDefault="00AB4E94" w:rsidP="00DA565D">
            <w:pPr>
              <w:spacing w:line="276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% Diabetic</w:t>
            </w:r>
          </w:p>
        </w:tc>
        <w:tc>
          <w:tcPr>
            <w:tcW w:w="136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C73D2A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27.5</w:t>
            </w:r>
          </w:p>
          <w:p w14:paraId="538212C1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24.8--30.3)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164D2F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23.4 </w:t>
            </w:r>
          </w:p>
          <w:p w14:paraId="329BD11A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20.1--26.8)</w:t>
            </w:r>
          </w:p>
        </w:tc>
        <w:tc>
          <w:tcPr>
            <w:tcW w:w="139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B1A1CC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29.2 </w:t>
            </w:r>
          </w:p>
          <w:p w14:paraId="1F98D04D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25.2--33.3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7BCE7F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23.8 </w:t>
            </w:r>
          </w:p>
          <w:p w14:paraId="5CADC4A3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19.6--28.1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15D8DA4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28.3 </w:t>
            </w:r>
          </w:p>
          <w:p w14:paraId="4D0F79AF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23.9--32.6)</w:t>
            </w:r>
          </w:p>
        </w:tc>
        <w:tc>
          <w:tcPr>
            <w:tcW w:w="136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BC15C0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8.9 </w:t>
            </w:r>
          </w:p>
          <w:p w14:paraId="7B9B4528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14.6--23.2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B90AA4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36.6 </w:t>
            </w:r>
          </w:p>
          <w:p w14:paraId="6BD9F9D6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20.2--53.1)</w:t>
            </w:r>
          </w:p>
        </w:tc>
        <w:tc>
          <w:tcPr>
            <w:tcW w:w="11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45272CA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0.0011</w:t>
            </w:r>
          </w:p>
        </w:tc>
      </w:tr>
      <w:tr w:rsidR="00FF115D" w:rsidRPr="00FF115D" w14:paraId="4847167C" w14:textId="77777777" w:rsidTr="00DA565D">
        <w:tc>
          <w:tcPr>
            <w:tcW w:w="2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D7A609" w14:textId="77777777" w:rsidR="00AB4E94" w:rsidRPr="00FF115D" w:rsidRDefault="00AB4E94" w:rsidP="00DA565D">
            <w:pPr>
              <w:spacing w:line="276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% Hypertensive</w:t>
            </w:r>
          </w:p>
        </w:tc>
        <w:tc>
          <w:tcPr>
            <w:tcW w:w="136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C097B8F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36.1 </w:t>
            </w:r>
          </w:p>
          <w:p w14:paraId="12D62A6B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32.3--39.9)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25FBF3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53.4 </w:t>
            </w:r>
          </w:p>
          <w:p w14:paraId="753F7224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49.9--56.8)</w:t>
            </w:r>
          </w:p>
        </w:tc>
        <w:tc>
          <w:tcPr>
            <w:tcW w:w="139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0AB941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52.2 </w:t>
            </w:r>
          </w:p>
          <w:p w14:paraId="1C71B4ED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47.2--57.2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136B86C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50.0 </w:t>
            </w:r>
          </w:p>
          <w:p w14:paraId="3B4DD649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45.2--54.9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227A33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40.3 </w:t>
            </w:r>
          </w:p>
          <w:p w14:paraId="29B6BB8A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36.0--44.7)</w:t>
            </w:r>
          </w:p>
        </w:tc>
        <w:tc>
          <w:tcPr>
            <w:tcW w:w="136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455BC5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38.7 </w:t>
            </w:r>
          </w:p>
          <w:p w14:paraId="19DE8F14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32.8--44.7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23A512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47.9 </w:t>
            </w:r>
          </w:p>
          <w:p w14:paraId="14805CDD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32.4--63.3)</w:t>
            </w:r>
          </w:p>
        </w:tc>
        <w:tc>
          <w:tcPr>
            <w:tcW w:w="11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B773C0A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&lt;0.0001</w:t>
            </w:r>
          </w:p>
        </w:tc>
      </w:tr>
      <w:tr w:rsidR="00FF115D" w:rsidRPr="00FF115D" w14:paraId="4653ECAC" w14:textId="77777777" w:rsidTr="00DA565D">
        <w:tc>
          <w:tcPr>
            <w:tcW w:w="2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A367E7E" w14:textId="77777777" w:rsidR="00AB4E94" w:rsidRPr="00FF115D" w:rsidRDefault="00AB4E94" w:rsidP="00DA565D">
            <w:pPr>
              <w:spacing w:line="276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HbA1c</w:t>
            </w:r>
          </w:p>
        </w:tc>
        <w:tc>
          <w:tcPr>
            <w:tcW w:w="136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79F93BF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6.2 </w:t>
            </w:r>
          </w:p>
          <w:p w14:paraId="4FF3D669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6.1--6.3)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87553AF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6.0 </w:t>
            </w:r>
          </w:p>
          <w:p w14:paraId="28183CBD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5.9--6.0)</w:t>
            </w:r>
          </w:p>
        </w:tc>
        <w:tc>
          <w:tcPr>
            <w:tcW w:w="139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DEE22C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6.2 </w:t>
            </w:r>
          </w:p>
          <w:p w14:paraId="35977EB6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6.1--6.3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E4E5F6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6.0 </w:t>
            </w:r>
          </w:p>
          <w:p w14:paraId="5B56B9AD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5.9--6.1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1DFB3D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6.2 </w:t>
            </w:r>
          </w:p>
          <w:p w14:paraId="7E3C2162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6.1--6.4)</w:t>
            </w:r>
          </w:p>
        </w:tc>
        <w:tc>
          <w:tcPr>
            <w:tcW w:w="136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D99EB7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5.9 </w:t>
            </w:r>
          </w:p>
          <w:p w14:paraId="2EAAC4E6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5.8--6.0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506D0A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6.1 </w:t>
            </w:r>
          </w:p>
          <w:p w14:paraId="70740F64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5.7--6.5)</w:t>
            </w:r>
          </w:p>
        </w:tc>
        <w:tc>
          <w:tcPr>
            <w:tcW w:w="11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7F6BB6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&lt;0.0001</w:t>
            </w:r>
          </w:p>
        </w:tc>
      </w:tr>
      <w:tr w:rsidR="00FF115D" w:rsidRPr="00FF115D" w14:paraId="027DF483" w14:textId="77777777" w:rsidTr="00DA565D">
        <w:tc>
          <w:tcPr>
            <w:tcW w:w="2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CAB6E3C" w14:textId="333510A2" w:rsidR="00AB4E94" w:rsidRPr="00FF115D" w:rsidRDefault="00AB4E94" w:rsidP="00DA565D">
            <w:pPr>
              <w:spacing w:line="276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% </w:t>
            </w:r>
            <w:r w:rsidR="007D2C4D"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on </w:t>
            </w: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Anti-diabetes medication</w:t>
            </w:r>
          </w:p>
        </w:tc>
        <w:tc>
          <w:tcPr>
            <w:tcW w:w="136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B0AEEA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14.9 (12.9--16.9)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332CE9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1.9 </w:t>
            </w:r>
          </w:p>
          <w:p w14:paraId="564EC1AE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9.2--14.5)</w:t>
            </w:r>
          </w:p>
        </w:tc>
        <w:tc>
          <w:tcPr>
            <w:tcW w:w="139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66924A7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9.7 </w:t>
            </w:r>
          </w:p>
          <w:p w14:paraId="2AAFD87C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16.1--23.2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710E144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4.0 </w:t>
            </w:r>
          </w:p>
          <w:p w14:paraId="1D9ECDD7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10.6--17.5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4B664D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5.0 </w:t>
            </w:r>
          </w:p>
          <w:p w14:paraId="17A096D4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11.7--18.4)</w:t>
            </w:r>
          </w:p>
        </w:tc>
        <w:tc>
          <w:tcPr>
            <w:tcW w:w="136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C70A6D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8.2 </w:t>
            </w:r>
          </w:p>
          <w:p w14:paraId="1CE7AF0C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5.6--10.9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F3322B7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25.8 </w:t>
            </w:r>
          </w:p>
          <w:p w14:paraId="67C7D1FF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7.2--44.3)</w:t>
            </w:r>
          </w:p>
        </w:tc>
        <w:tc>
          <w:tcPr>
            <w:tcW w:w="11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D005DD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&lt;0.0001</w:t>
            </w:r>
          </w:p>
        </w:tc>
      </w:tr>
      <w:tr w:rsidR="00FF115D" w:rsidRPr="00FF115D" w14:paraId="59E34ECB" w14:textId="77777777" w:rsidTr="00DA565D">
        <w:tc>
          <w:tcPr>
            <w:tcW w:w="2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19F791" w14:textId="77777777" w:rsidR="00AB4E94" w:rsidRPr="00FF115D" w:rsidRDefault="00AB4E94" w:rsidP="00DA565D">
            <w:pPr>
              <w:spacing w:line="276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Systolic Blood Pressure</w:t>
            </w:r>
          </w:p>
        </w:tc>
        <w:tc>
          <w:tcPr>
            <w:tcW w:w="136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3B5570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24.6 </w:t>
            </w:r>
          </w:p>
          <w:p w14:paraId="3F497969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123.6--125.6)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C3952E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131.5</w:t>
            </w:r>
          </w:p>
          <w:p w14:paraId="6A3EA5A1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130.1--132.9)</w:t>
            </w:r>
          </w:p>
        </w:tc>
        <w:tc>
          <w:tcPr>
            <w:tcW w:w="139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64F9DE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129.6 (128.0--131.3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D27990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131.2 (129.5--132.8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8E60D4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129.5 (127.9--131.0)</w:t>
            </w:r>
          </w:p>
        </w:tc>
        <w:tc>
          <w:tcPr>
            <w:tcW w:w="136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25933B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127.0 (124.9--129.1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28E4622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127.5 (122.7--132.2)</w:t>
            </w:r>
          </w:p>
        </w:tc>
        <w:tc>
          <w:tcPr>
            <w:tcW w:w="11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253808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&lt;0.0001</w:t>
            </w:r>
          </w:p>
        </w:tc>
      </w:tr>
      <w:tr w:rsidR="00FF115D" w:rsidRPr="00FF115D" w14:paraId="460F7E16" w14:textId="77777777" w:rsidTr="00DA565D">
        <w:tc>
          <w:tcPr>
            <w:tcW w:w="2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52A1F5" w14:textId="77777777" w:rsidR="00AB4E94" w:rsidRPr="00FF115D" w:rsidRDefault="00AB4E94" w:rsidP="00DA565D">
            <w:pPr>
              <w:spacing w:line="276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lastRenderedPageBreak/>
              <w:t>Diastolic Blood Pressure</w:t>
            </w:r>
          </w:p>
        </w:tc>
        <w:tc>
          <w:tcPr>
            <w:tcW w:w="136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1BF02B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72.5 </w:t>
            </w:r>
          </w:p>
          <w:p w14:paraId="33D99C5B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71.8--73.2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502527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77.0 </w:t>
            </w:r>
          </w:p>
          <w:p w14:paraId="23AE17B2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76.2--77.8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CFC8ED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76.1 </w:t>
            </w:r>
          </w:p>
          <w:p w14:paraId="065C0DF5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75.3--76.8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902C06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77.7</w:t>
            </w:r>
          </w:p>
          <w:p w14:paraId="79F5A89C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(76.7--78.6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525EFB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75.3 </w:t>
            </w:r>
          </w:p>
          <w:p w14:paraId="5312BC31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74.4--76.2)</w:t>
            </w:r>
          </w:p>
        </w:tc>
        <w:tc>
          <w:tcPr>
            <w:tcW w:w="136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0CA8B0E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73.9 </w:t>
            </w:r>
          </w:p>
          <w:p w14:paraId="4545571A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72.7--75.1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02B5112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76.9 </w:t>
            </w:r>
          </w:p>
          <w:p w14:paraId="68D1E419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74.4--79.5)</w:t>
            </w:r>
          </w:p>
        </w:tc>
        <w:tc>
          <w:tcPr>
            <w:tcW w:w="11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2874A3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&lt;0.0001</w:t>
            </w:r>
          </w:p>
        </w:tc>
      </w:tr>
      <w:tr w:rsidR="00FF115D" w:rsidRPr="00FF115D" w14:paraId="14164B39" w14:textId="77777777" w:rsidTr="00DA565D">
        <w:tc>
          <w:tcPr>
            <w:tcW w:w="2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64E8E8" w14:textId="0EBC3605" w:rsidR="00AB4E94" w:rsidRPr="00FF115D" w:rsidRDefault="00AB4E94" w:rsidP="00DA565D">
            <w:pPr>
              <w:spacing w:line="276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% </w:t>
            </w:r>
            <w:r w:rsidR="007D2C4D"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on </w:t>
            </w: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Anti-hypertensive medication</w:t>
            </w:r>
          </w:p>
        </w:tc>
        <w:tc>
          <w:tcPr>
            <w:tcW w:w="136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480118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20.9</w:t>
            </w:r>
          </w:p>
          <w:p w14:paraId="6A5ED660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18.2--23.5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5306DA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28.3 </w:t>
            </w:r>
          </w:p>
          <w:p w14:paraId="333ABB34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24.7--32.0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2C83D8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31.2 </w:t>
            </w:r>
          </w:p>
          <w:p w14:paraId="19CADA06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26.2--36.1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61AE908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27.7 </w:t>
            </w:r>
          </w:p>
          <w:p w14:paraId="216A8B02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23.3--32.1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63A0EC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20.5 </w:t>
            </w:r>
          </w:p>
          <w:p w14:paraId="7C21455D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17.2--23.9)</w:t>
            </w:r>
          </w:p>
        </w:tc>
        <w:tc>
          <w:tcPr>
            <w:tcW w:w="136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36EF381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8.0 </w:t>
            </w:r>
          </w:p>
          <w:p w14:paraId="728052EF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14.1--21.9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FFA8812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33.7 </w:t>
            </w:r>
          </w:p>
          <w:p w14:paraId="0942EE16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15.5--51.8)</w:t>
            </w:r>
          </w:p>
        </w:tc>
        <w:tc>
          <w:tcPr>
            <w:tcW w:w="11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B489C5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&lt;0.0001</w:t>
            </w:r>
          </w:p>
        </w:tc>
      </w:tr>
      <w:tr w:rsidR="00FF115D" w:rsidRPr="00FF115D" w14:paraId="482A2DE5" w14:textId="77777777" w:rsidTr="00DA565D">
        <w:tc>
          <w:tcPr>
            <w:tcW w:w="12960" w:type="dxa"/>
            <w:gridSpan w:val="1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507877" w14:textId="77777777" w:rsidR="00AB4E94" w:rsidRPr="00FF115D" w:rsidRDefault="00AB4E94" w:rsidP="00DA565D">
            <w:pPr>
              <w:spacing w:line="276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Physical Activity Level</w:t>
            </w:r>
          </w:p>
        </w:tc>
      </w:tr>
      <w:tr w:rsidR="00FF115D" w:rsidRPr="00FF115D" w14:paraId="01600AD0" w14:textId="77777777" w:rsidTr="00DA565D">
        <w:tc>
          <w:tcPr>
            <w:tcW w:w="2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2F7AAB" w14:textId="77777777" w:rsidR="00AB4E94" w:rsidRPr="00FF115D" w:rsidRDefault="00AB4E94" w:rsidP="00DA565D">
            <w:pPr>
              <w:spacing w:line="276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Inactive</w:t>
            </w:r>
          </w:p>
        </w:tc>
        <w:tc>
          <w:tcPr>
            <w:tcW w:w="136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81A8BE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23.1 </w:t>
            </w:r>
          </w:p>
          <w:p w14:paraId="5E336AD2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20.1--26.1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595E668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35.9 </w:t>
            </w:r>
          </w:p>
          <w:p w14:paraId="12B5281C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32.9--38.8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D06541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23.4 </w:t>
            </w:r>
          </w:p>
          <w:p w14:paraId="37C95976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19.2--27.7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79DE75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22.3 </w:t>
            </w:r>
          </w:p>
          <w:p w14:paraId="5857F922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17.8--26.8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1FD63E5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21.3 </w:t>
            </w:r>
          </w:p>
          <w:p w14:paraId="30EE1A2A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17.5--25.0)</w:t>
            </w:r>
          </w:p>
        </w:tc>
        <w:tc>
          <w:tcPr>
            <w:tcW w:w="136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6E8C28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22.5 </w:t>
            </w:r>
          </w:p>
          <w:p w14:paraId="6103BEA2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17.9--27.2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B54077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20.8 </w:t>
            </w:r>
          </w:p>
          <w:p w14:paraId="2F76F97C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10.8--30.8)</w:t>
            </w:r>
          </w:p>
        </w:tc>
        <w:tc>
          <w:tcPr>
            <w:tcW w:w="11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24DE53D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&lt;0.0001</w:t>
            </w:r>
          </w:p>
        </w:tc>
      </w:tr>
      <w:tr w:rsidR="00FF115D" w:rsidRPr="00FF115D" w14:paraId="35D27AB2" w14:textId="77777777" w:rsidTr="00DA565D">
        <w:tc>
          <w:tcPr>
            <w:tcW w:w="2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8B8323" w14:textId="77777777" w:rsidR="00AB4E94" w:rsidRPr="00FF115D" w:rsidRDefault="00AB4E94" w:rsidP="00DA565D">
            <w:pPr>
              <w:spacing w:line="276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Low</w:t>
            </w:r>
          </w:p>
        </w:tc>
        <w:tc>
          <w:tcPr>
            <w:tcW w:w="136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32C1AE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5.0 </w:t>
            </w:r>
          </w:p>
          <w:p w14:paraId="093D137F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12.3--17.8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21962E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2.2 </w:t>
            </w:r>
          </w:p>
          <w:p w14:paraId="2E8B082D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10.0--14.4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6C5794C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5.1 </w:t>
            </w:r>
          </w:p>
          <w:p w14:paraId="00CB0F03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12.0--18.1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0B94A0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6.6 </w:t>
            </w:r>
          </w:p>
          <w:p w14:paraId="1C5169E3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13.2--19.9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A57EB70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5.6 </w:t>
            </w:r>
          </w:p>
          <w:p w14:paraId="19F01233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11.0--20.2)</w:t>
            </w:r>
          </w:p>
        </w:tc>
        <w:tc>
          <w:tcPr>
            <w:tcW w:w="136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F6FCFB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5.7 </w:t>
            </w:r>
          </w:p>
          <w:p w14:paraId="0353E37B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11.7--19.7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4AA54C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0.7 </w:t>
            </w:r>
          </w:p>
          <w:p w14:paraId="7EB4369D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5.1--16.3)</w:t>
            </w:r>
          </w:p>
        </w:tc>
        <w:tc>
          <w:tcPr>
            <w:tcW w:w="11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A02C5B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0.3060</w:t>
            </w:r>
          </w:p>
        </w:tc>
      </w:tr>
      <w:tr w:rsidR="00FF115D" w:rsidRPr="00FF115D" w14:paraId="44CF937D" w14:textId="77777777" w:rsidTr="00DA565D">
        <w:tc>
          <w:tcPr>
            <w:tcW w:w="2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B9DE1F" w14:textId="77777777" w:rsidR="00AB4E94" w:rsidRPr="00FF115D" w:rsidRDefault="00AB4E94" w:rsidP="00DA565D">
            <w:pPr>
              <w:spacing w:line="276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Medium</w:t>
            </w:r>
          </w:p>
        </w:tc>
        <w:tc>
          <w:tcPr>
            <w:tcW w:w="136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8B34D7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0.1 </w:t>
            </w:r>
          </w:p>
          <w:p w14:paraId="0E76CCF6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8.5--11.7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A1BD53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0.2 </w:t>
            </w:r>
          </w:p>
          <w:p w14:paraId="1DE90FB1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8.1--12.3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10BBA91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0.7 </w:t>
            </w:r>
          </w:p>
          <w:p w14:paraId="0A01082C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8.3--13.1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A33C00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4.1 </w:t>
            </w:r>
          </w:p>
          <w:p w14:paraId="6541B8CB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10.4--17.9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55B3A0F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12.5</w:t>
            </w:r>
          </w:p>
          <w:p w14:paraId="37CF2405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9.7--15.2)</w:t>
            </w:r>
          </w:p>
        </w:tc>
        <w:tc>
          <w:tcPr>
            <w:tcW w:w="136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0A5B41A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7.7 </w:t>
            </w:r>
          </w:p>
          <w:p w14:paraId="0FFB0C96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13.9--21.5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1E8061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4.6 </w:t>
            </w:r>
          </w:p>
          <w:p w14:paraId="062FD153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1.7--7.5)</w:t>
            </w:r>
          </w:p>
        </w:tc>
        <w:tc>
          <w:tcPr>
            <w:tcW w:w="11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37E0696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&lt;0.0001</w:t>
            </w:r>
          </w:p>
        </w:tc>
      </w:tr>
      <w:tr w:rsidR="00FF115D" w:rsidRPr="00FF115D" w14:paraId="09B7F637" w14:textId="77777777" w:rsidTr="00DA565D">
        <w:tc>
          <w:tcPr>
            <w:tcW w:w="2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A5A0AEF" w14:textId="77777777" w:rsidR="00AB4E94" w:rsidRPr="00FF115D" w:rsidRDefault="00AB4E94" w:rsidP="00DA565D">
            <w:pPr>
              <w:spacing w:line="276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High</w:t>
            </w:r>
          </w:p>
        </w:tc>
        <w:tc>
          <w:tcPr>
            <w:tcW w:w="136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B625B94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51.7 </w:t>
            </w:r>
          </w:p>
          <w:p w14:paraId="275FEDB2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48.7--54.8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62E9098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41.6 </w:t>
            </w:r>
          </w:p>
          <w:p w14:paraId="636DE345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38.2--44.9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B4B5EC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50.5 </w:t>
            </w:r>
          </w:p>
          <w:p w14:paraId="74B3C8C4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45.5--55.4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02A0396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47.0 </w:t>
            </w:r>
          </w:p>
          <w:p w14:paraId="56D8590C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41.5--52.5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DD0D1B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50.4 </w:t>
            </w:r>
          </w:p>
          <w:p w14:paraId="6F4CA64A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45.9--54.8)</w:t>
            </w:r>
          </w:p>
        </w:tc>
        <w:tc>
          <w:tcPr>
            <w:tcW w:w="136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A944AC8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43.9 </w:t>
            </w:r>
          </w:p>
          <w:p w14:paraId="5605DC0E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38.3--49.4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D7F986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62.6 </w:t>
            </w:r>
          </w:p>
          <w:p w14:paraId="2D8C6DDC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51.5--73.7)</w:t>
            </w:r>
          </w:p>
        </w:tc>
        <w:tc>
          <w:tcPr>
            <w:tcW w:w="11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F5F6523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&lt;0.0001</w:t>
            </w:r>
          </w:p>
        </w:tc>
      </w:tr>
      <w:tr w:rsidR="00FF115D" w:rsidRPr="00FF115D" w14:paraId="4A540551" w14:textId="77777777" w:rsidTr="00DA565D">
        <w:tc>
          <w:tcPr>
            <w:tcW w:w="2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6D5140" w14:textId="77777777" w:rsidR="00AB4E94" w:rsidRPr="00FF115D" w:rsidRDefault="00AB4E94" w:rsidP="00DA565D">
            <w:pPr>
              <w:spacing w:line="276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Not reported</w:t>
            </w:r>
          </w:p>
        </w:tc>
        <w:tc>
          <w:tcPr>
            <w:tcW w:w="136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D30A13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0.0 </w:t>
            </w:r>
          </w:p>
          <w:p w14:paraId="00363E44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0.0--0.1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BFF757E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0.1 </w:t>
            </w:r>
          </w:p>
          <w:p w14:paraId="524B44DB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0.0--0.4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9D64DE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0.4 </w:t>
            </w:r>
          </w:p>
          <w:p w14:paraId="2D33744A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0.0--0.7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A00F3FB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--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9CA766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0.3 </w:t>
            </w:r>
          </w:p>
          <w:p w14:paraId="71CEA4E8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0.0--0.7)</w:t>
            </w:r>
          </w:p>
        </w:tc>
        <w:tc>
          <w:tcPr>
            <w:tcW w:w="136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99429C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0.2 </w:t>
            </w:r>
          </w:p>
          <w:p w14:paraId="559D1018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0.0--0.6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7F561E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.3 </w:t>
            </w:r>
          </w:p>
          <w:p w14:paraId="011777DF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0.0--3.1)</w:t>
            </w:r>
          </w:p>
        </w:tc>
        <w:tc>
          <w:tcPr>
            <w:tcW w:w="11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C5E579C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0.0636</w:t>
            </w:r>
          </w:p>
        </w:tc>
      </w:tr>
      <w:tr w:rsidR="00FF115D" w:rsidRPr="00FF115D" w14:paraId="333C9B44" w14:textId="77777777" w:rsidTr="00DA565D">
        <w:tc>
          <w:tcPr>
            <w:tcW w:w="2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5CCD5E" w14:textId="77777777" w:rsidR="00AB4E94" w:rsidRPr="00FF115D" w:rsidRDefault="00AB4E94" w:rsidP="00DA565D">
            <w:pPr>
              <w:spacing w:line="276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Diet Quality</w:t>
            </w:r>
          </w:p>
        </w:tc>
        <w:tc>
          <w:tcPr>
            <w:tcW w:w="136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73F59ED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56.3 </w:t>
            </w:r>
          </w:p>
          <w:p w14:paraId="6469BD93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55.9--56.7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79AA07F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45.8 </w:t>
            </w:r>
          </w:p>
          <w:p w14:paraId="120BF7CA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45.5--46.2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2DB714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44.8 </w:t>
            </w:r>
          </w:p>
          <w:p w14:paraId="24D56B09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44.3--45.2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A77F9FC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53.1</w:t>
            </w:r>
          </w:p>
          <w:p w14:paraId="57BDF77C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52.6--53.7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CC4011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51.0 </w:t>
            </w:r>
          </w:p>
          <w:p w14:paraId="0FC294DC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50.5--51.5)</w:t>
            </w:r>
          </w:p>
        </w:tc>
        <w:tc>
          <w:tcPr>
            <w:tcW w:w="136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D576BE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49.1 </w:t>
            </w:r>
          </w:p>
          <w:p w14:paraId="3639210E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48.4--49.8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8B5DB3F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50.7 </w:t>
            </w:r>
          </w:p>
          <w:p w14:paraId="03A8CC78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47.5--53.8)</w:t>
            </w:r>
          </w:p>
        </w:tc>
        <w:tc>
          <w:tcPr>
            <w:tcW w:w="11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B8BD21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&lt;0.0001</w:t>
            </w:r>
          </w:p>
        </w:tc>
      </w:tr>
      <w:tr w:rsidR="00FF115D" w:rsidRPr="00FF115D" w14:paraId="42FD78A8" w14:textId="77777777" w:rsidTr="00DA565D">
        <w:tc>
          <w:tcPr>
            <w:tcW w:w="2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71D5858" w14:textId="77777777" w:rsidR="00AB4E94" w:rsidRPr="00FF115D" w:rsidRDefault="00AB4E94" w:rsidP="00DA565D">
            <w:pPr>
              <w:spacing w:line="276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Body Mass Index</w:t>
            </w:r>
          </w:p>
        </w:tc>
        <w:tc>
          <w:tcPr>
            <w:tcW w:w="136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D2FD3C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29.6 </w:t>
            </w:r>
          </w:p>
          <w:p w14:paraId="6849DBC2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29.3--29.9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809025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29.6 </w:t>
            </w:r>
          </w:p>
          <w:p w14:paraId="0326C026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29.2--29.9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A62A14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31.0 </w:t>
            </w:r>
          </w:p>
          <w:p w14:paraId="01A9048F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30.3--31.8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C208A67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29.4 </w:t>
            </w:r>
          </w:p>
          <w:p w14:paraId="176A81CB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28.9--29.8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C0215C5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29.8 </w:t>
            </w:r>
          </w:p>
          <w:p w14:paraId="270A1C48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29.3--30.3)</w:t>
            </w:r>
          </w:p>
        </w:tc>
        <w:tc>
          <w:tcPr>
            <w:tcW w:w="136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EBB76B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29.3 </w:t>
            </w:r>
          </w:p>
          <w:p w14:paraId="72E865BA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28.7--29.8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89372F3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30.3 </w:t>
            </w:r>
          </w:p>
          <w:p w14:paraId="2BADC126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29.2--31.4)</w:t>
            </w:r>
          </w:p>
        </w:tc>
        <w:tc>
          <w:tcPr>
            <w:tcW w:w="11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D7A5B9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0.0011</w:t>
            </w:r>
          </w:p>
        </w:tc>
      </w:tr>
      <w:tr w:rsidR="00FF115D" w:rsidRPr="00FF115D" w14:paraId="608336EA" w14:textId="77777777" w:rsidTr="00DA565D">
        <w:tc>
          <w:tcPr>
            <w:tcW w:w="12960" w:type="dxa"/>
            <w:gridSpan w:val="1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10AA5B1" w14:textId="77777777" w:rsidR="00AB4E94" w:rsidRPr="00FF115D" w:rsidRDefault="00AB4E94" w:rsidP="00DA565D">
            <w:pPr>
              <w:spacing w:line="276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Annual Family Income</w:t>
            </w:r>
          </w:p>
        </w:tc>
      </w:tr>
      <w:tr w:rsidR="00FF115D" w:rsidRPr="00FF115D" w14:paraId="1B8FDB4A" w14:textId="77777777" w:rsidTr="00DA565D">
        <w:tc>
          <w:tcPr>
            <w:tcW w:w="2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4DE9104" w14:textId="77777777" w:rsidR="00AB4E94" w:rsidRPr="00FF115D" w:rsidRDefault="00AB4E94" w:rsidP="00DA565D">
            <w:pPr>
              <w:spacing w:line="276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&lt;$20,000</w:t>
            </w:r>
          </w:p>
        </w:tc>
        <w:tc>
          <w:tcPr>
            <w:tcW w:w="136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6E1069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37.9 </w:t>
            </w:r>
          </w:p>
          <w:p w14:paraId="5E784A55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33.8--42.1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7C895F1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47.6 </w:t>
            </w:r>
          </w:p>
          <w:p w14:paraId="752D0A13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43.4--51.9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E87EB3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42.3 </w:t>
            </w:r>
          </w:p>
          <w:p w14:paraId="0151865A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37.0--47.6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9BDEB2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50.1 </w:t>
            </w:r>
          </w:p>
          <w:p w14:paraId="09BB2EC1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45.1--55.1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CFD6A28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48.4 </w:t>
            </w:r>
          </w:p>
          <w:p w14:paraId="50DE6007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43.6--53.1)</w:t>
            </w:r>
          </w:p>
        </w:tc>
        <w:tc>
          <w:tcPr>
            <w:tcW w:w="136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16C687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44.8 </w:t>
            </w:r>
          </w:p>
          <w:p w14:paraId="4ACB2F04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39.2--50.3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D77D99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32.8 </w:t>
            </w:r>
          </w:p>
          <w:p w14:paraId="38FA4BEC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20.4--45.1)</w:t>
            </w:r>
          </w:p>
        </w:tc>
        <w:tc>
          <w:tcPr>
            <w:tcW w:w="11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53F6197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0.0002</w:t>
            </w:r>
          </w:p>
        </w:tc>
      </w:tr>
      <w:tr w:rsidR="00FF115D" w:rsidRPr="00FF115D" w14:paraId="02EBF41E" w14:textId="77777777" w:rsidTr="00DA565D">
        <w:tc>
          <w:tcPr>
            <w:tcW w:w="2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DC5C0E" w14:textId="77777777" w:rsidR="00AB4E94" w:rsidRPr="00FF115D" w:rsidRDefault="00AB4E94" w:rsidP="00DA565D">
            <w:pPr>
              <w:spacing w:line="276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$20,000-50,000</w:t>
            </w:r>
          </w:p>
        </w:tc>
        <w:tc>
          <w:tcPr>
            <w:tcW w:w="136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8C46B70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38.9 </w:t>
            </w:r>
          </w:p>
          <w:p w14:paraId="625A8652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36.0--41.8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5DFE170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33.0 </w:t>
            </w:r>
          </w:p>
          <w:p w14:paraId="38D863E0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29.2--36.8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7C4836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36.0 </w:t>
            </w:r>
          </w:p>
          <w:p w14:paraId="1AEB3688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31.3--40.7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C97BCFF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36.7 </w:t>
            </w:r>
          </w:p>
          <w:p w14:paraId="743A6850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32.1--41.3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FC0B18E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35.8 </w:t>
            </w:r>
          </w:p>
          <w:p w14:paraId="1E689564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31.0--40.6)</w:t>
            </w:r>
          </w:p>
        </w:tc>
        <w:tc>
          <w:tcPr>
            <w:tcW w:w="136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37DA19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38.4 </w:t>
            </w:r>
          </w:p>
          <w:p w14:paraId="52B6B078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33.0--43.7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59CDF0F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45.0 </w:t>
            </w:r>
          </w:p>
          <w:p w14:paraId="2E2618C5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28.7--61.2)</w:t>
            </w:r>
          </w:p>
        </w:tc>
        <w:tc>
          <w:tcPr>
            <w:tcW w:w="11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90FAA3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0.2825</w:t>
            </w:r>
          </w:p>
        </w:tc>
      </w:tr>
      <w:tr w:rsidR="00FF115D" w:rsidRPr="00FF115D" w14:paraId="1ECA1758" w14:textId="77777777" w:rsidTr="00DA565D">
        <w:tc>
          <w:tcPr>
            <w:tcW w:w="2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00DF84" w14:textId="77777777" w:rsidR="00AB4E94" w:rsidRPr="00FF115D" w:rsidRDefault="00AB4E94" w:rsidP="00DA565D">
            <w:pPr>
              <w:spacing w:line="276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&gt;50,000</w:t>
            </w:r>
          </w:p>
        </w:tc>
        <w:tc>
          <w:tcPr>
            <w:tcW w:w="136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8BA2C6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7.5 </w:t>
            </w:r>
          </w:p>
          <w:p w14:paraId="4CF04BEA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13.9--21.1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9D1C83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5.9 </w:t>
            </w:r>
          </w:p>
          <w:p w14:paraId="5B5B9286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3.8--8.0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10FCB6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5.6 </w:t>
            </w:r>
          </w:p>
          <w:p w14:paraId="1DBBD0C0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12.1--19.1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44082D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5.7 </w:t>
            </w:r>
          </w:p>
          <w:p w14:paraId="51FA898D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2.9--8.5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37BD2F2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5.0 </w:t>
            </w:r>
          </w:p>
          <w:p w14:paraId="105856E6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2.9--7.2)</w:t>
            </w:r>
          </w:p>
        </w:tc>
        <w:tc>
          <w:tcPr>
            <w:tcW w:w="136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0A65E3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9.6 </w:t>
            </w:r>
          </w:p>
          <w:p w14:paraId="31F36F03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6.0--13.2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F68CBF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5.9 </w:t>
            </w:r>
          </w:p>
          <w:p w14:paraId="2782603E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6.8--25.1)</w:t>
            </w:r>
          </w:p>
        </w:tc>
        <w:tc>
          <w:tcPr>
            <w:tcW w:w="11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B2F0BB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&lt;0.0001</w:t>
            </w:r>
          </w:p>
        </w:tc>
      </w:tr>
      <w:tr w:rsidR="00FF115D" w:rsidRPr="00FF115D" w14:paraId="1860C1A9" w14:textId="77777777" w:rsidTr="00DA565D">
        <w:tc>
          <w:tcPr>
            <w:tcW w:w="2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EE438A" w14:textId="77777777" w:rsidR="00AB4E94" w:rsidRPr="00FF115D" w:rsidRDefault="00AB4E94" w:rsidP="00DA565D">
            <w:pPr>
              <w:spacing w:line="276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Not reported</w:t>
            </w:r>
          </w:p>
        </w:tc>
        <w:tc>
          <w:tcPr>
            <w:tcW w:w="136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A1E44A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5.7 </w:t>
            </w:r>
          </w:p>
          <w:p w14:paraId="61BFDEF2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4.5--6.9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8D8D19E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3.5 </w:t>
            </w:r>
          </w:p>
          <w:p w14:paraId="50EE5CDC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11.1--15.9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6D422E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6.1 </w:t>
            </w:r>
          </w:p>
          <w:p w14:paraId="7190CBE1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4.2--8.0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AEA6987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7.5 </w:t>
            </w:r>
          </w:p>
          <w:p w14:paraId="6DDF445F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5.0--9.9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4ED2AB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0.8 </w:t>
            </w:r>
          </w:p>
          <w:p w14:paraId="4FF4C229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8.1--13.4)</w:t>
            </w:r>
          </w:p>
        </w:tc>
        <w:tc>
          <w:tcPr>
            <w:tcW w:w="136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C98924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7.2 </w:t>
            </w:r>
          </w:p>
          <w:p w14:paraId="7D9F19A5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4.3--10.2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A7BA9D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6.3 </w:t>
            </w:r>
          </w:p>
          <w:p w14:paraId="4CAEF39F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1.9--10.7)</w:t>
            </w:r>
          </w:p>
        </w:tc>
        <w:tc>
          <w:tcPr>
            <w:tcW w:w="11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EC50BC0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&lt;0.0001</w:t>
            </w:r>
          </w:p>
        </w:tc>
      </w:tr>
      <w:tr w:rsidR="00FF115D" w:rsidRPr="00FF115D" w14:paraId="2563C49D" w14:textId="77777777" w:rsidTr="00A326E8">
        <w:tc>
          <w:tcPr>
            <w:tcW w:w="2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F21C14" w14:textId="77777777" w:rsidR="00AB4E94" w:rsidRPr="00FF115D" w:rsidRDefault="00AB4E94" w:rsidP="00DA565D">
            <w:pPr>
              <w:spacing w:line="276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% Six Item Screener </w:t>
            </w: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  <w:u w:val="single"/>
              </w:rPr>
              <w:t>&lt;</w:t>
            </w: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4 </w:t>
            </w:r>
          </w:p>
        </w:tc>
        <w:tc>
          <w:tcPr>
            <w:tcW w:w="136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2C0123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1.8 </w:t>
            </w:r>
          </w:p>
          <w:p w14:paraId="0C345557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10.0--13.7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BA91DE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0.3 </w:t>
            </w:r>
          </w:p>
          <w:p w14:paraId="667AD261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8.4--12.2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0E5C030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9.5 </w:t>
            </w:r>
          </w:p>
          <w:p w14:paraId="590AA8F5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16.1--22.9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00AFB3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22.2 </w:t>
            </w:r>
          </w:p>
          <w:p w14:paraId="7A6120B1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18.3--26.2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302F1E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1.6 </w:t>
            </w:r>
          </w:p>
          <w:p w14:paraId="028C85D1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9.1--14.1)</w:t>
            </w:r>
          </w:p>
        </w:tc>
        <w:tc>
          <w:tcPr>
            <w:tcW w:w="136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F65666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2.1 </w:t>
            </w:r>
          </w:p>
          <w:p w14:paraId="7C5D7F17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8.6--15.6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E185C0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24.2 </w:t>
            </w:r>
          </w:p>
          <w:p w14:paraId="4BD4DBE9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4.5--44.0)</w:t>
            </w:r>
          </w:p>
        </w:tc>
        <w:tc>
          <w:tcPr>
            <w:tcW w:w="11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054639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&lt;0.0001</w:t>
            </w:r>
          </w:p>
        </w:tc>
      </w:tr>
      <w:tr w:rsidR="00FF115D" w:rsidRPr="00FF115D" w14:paraId="57EDECBA" w14:textId="77777777" w:rsidTr="00A326E8">
        <w:tc>
          <w:tcPr>
            <w:tcW w:w="22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A7642A9" w14:textId="77777777" w:rsidR="00A326E8" w:rsidRPr="00FF115D" w:rsidRDefault="00A326E8" w:rsidP="00DA565D">
            <w:pPr>
              <w:spacing w:line="276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  <w:p w14:paraId="259501B7" w14:textId="77777777" w:rsidR="00A326E8" w:rsidRPr="00FF115D" w:rsidRDefault="00A326E8" w:rsidP="00DA565D">
            <w:pPr>
              <w:spacing w:line="276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  <w:p w14:paraId="68A687B7" w14:textId="35E8230A" w:rsidR="00A326E8" w:rsidRPr="00FF115D" w:rsidRDefault="00A326E8" w:rsidP="00DA565D">
            <w:pPr>
              <w:spacing w:line="276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365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7B153A4" w14:textId="77777777" w:rsidR="00A326E8" w:rsidRPr="00FF115D" w:rsidRDefault="00A326E8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8E2A474" w14:textId="77777777" w:rsidR="00A326E8" w:rsidRPr="00FF115D" w:rsidRDefault="00A326E8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36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9CBC2DE" w14:textId="77777777" w:rsidR="00A326E8" w:rsidRPr="00FF115D" w:rsidRDefault="00A326E8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8FF987C" w14:textId="77777777" w:rsidR="00A326E8" w:rsidRPr="00FF115D" w:rsidRDefault="00A326E8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089C515" w14:textId="77777777" w:rsidR="00A326E8" w:rsidRPr="00FF115D" w:rsidRDefault="00A326E8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36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05A9005" w14:textId="77777777" w:rsidR="00A326E8" w:rsidRPr="00FF115D" w:rsidRDefault="00A326E8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36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D53DE0B" w14:textId="77777777" w:rsidR="00A326E8" w:rsidRPr="00FF115D" w:rsidRDefault="00A326E8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1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57A17C0" w14:textId="77777777" w:rsidR="00A326E8" w:rsidRPr="00FF115D" w:rsidRDefault="00A326E8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FF115D" w:rsidRPr="00FF115D" w14:paraId="16F14923" w14:textId="77777777" w:rsidTr="00A326E8">
        <w:tc>
          <w:tcPr>
            <w:tcW w:w="12960" w:type="dxa"/>
            <w:gridSpan w:val="1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7F7A6E95" w14:textId="77777777" w:rsidR="00AB4E94" w:rsidRPr="00FF115D" w:rsidRDefault="00AB4E94" w:rsidP="00DA565D">
            <w:pPr>
              <w:spacing w:line="276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lastRenderedPageBreak/>
              <w:t xml:space="preserve">Lipid Level Predictor (mg/dL) </w:t>
            </w:r>
          </w:p>
        </w:tc>
      </w:tr>
      <w:tr w:rsidR="00FF115D" w:rsidRPr="00FF115D" w14:paraId="6BE88A72" w14:textId="77777777" w:rsidTr="00DA565D">
        <w:tc>
          <w:tcPr>
            <w:tcW w:w="2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18F72B2" w14:textId="77777777" w:rsidR="00AB4E94" w:rsidRPr="00FF115D" w:rsidRDefault="00AB4E94" w:rsidP="00DA565D">
            <w:pPr>
              <w:spacing w:line="276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Total cholesterol levels (mg/dL)</w:t>
            </w:r>
          </w:p>
        </w:tc>
        <w:tc>
          <w:tcPr>
            <w:tcW w:w="136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72FEC3C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209.5 (206.5--212.5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867DE8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215.9 (213.1--218.8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990B63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200.4 (197.2--203.7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56DA8F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206.3 (202.1--210.4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0B9B0E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214.6 (210.4--218.9)</w:t>
            </w:r>
          </w:p>
        </w:tc>
        <w:tc>
          <w:tcPr>
            <w:tcW w:w="136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4852A2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215.8 (211.3--220.4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896F5EE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202.8 (188.8--216.7)</w:t>
            </w:r>
          </w:p>
        </w:tc>
        <w:tc>
          <w:tcPr>
            <w:tcW w:w="11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658692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&lt;0.0001</w:t>
            </w:r>
          </w:p>
        </w:tc>
      </w:tr>
      <w:tr w:rsidR="00FF115D" w:rsidRPr="00FF115D" w14:paraId="13AF4153" w14:textId="77777777" w:rsidTr="00DA565D">
        <w:tc>
          <w:tcPr>
            <w:tcW w:w="2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141779" w14:textId="77777777" w:rsidR="00AB4E94" w:rsidRPr="00FF115D" w:rsidRDefault="00AB4E94" w:rsidP="00DA565D">
            <w:pPr>
              <w:spacing w:line="276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HDL-C levels (mg/dL)</w:t>
            </w:r>
          </w:p>
        </w:tc>
        <w:tc>
          <w:tcPr>
            <w:tcW w:w="136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D551B3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49.0 </w:t>
            </w:r>
          </w:p>
          <w:p w14:paraId="46AC2A93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48.2--49.8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EA2E7B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49.1 </w:t>
            </w:r>
          </w:p>
          <w:p w14:paraId="1405FFCD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48.2--49.9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5330A27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49.4 </w:t>
            </w:r>
          </w:p>
          <w:p w14:paraId="52195A3A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47.9--50.8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A737AA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50.2 </w:t>
            </w:r>
          </w:p>
          <w:p w14:paraId="770F515E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49.1--51.3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B17079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49.4 </w:t>
            </w:r>
          </w:p>
          <w:p w14:paraId="2F348609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48.3--50.6)</w:t>
            </w:r>
          </w:p>
        </w:tc>
        <w:tc>
          <w:tcPr>
            <w:tcW w:w="136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06C3F7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50.4 </w:t>
            </w:r>
          </w:p>
          <w:p w14:paraId="57989326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48.6--52.2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3521065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48.9 </w:t>
            </w:r>
          </w:p>
          <w:p w14:paraId="4E4BA245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46.1--51.7)</w:t>
            </w:r>
          </w:p>
        </w:tc>
        <w:tc>
          <w:tcPr>
            <w:tcW w:w="11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9D1805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0.5908</w:t>
            </w:r>
          </w:p>
        </w:tc>
      </w:tr>
      <w:tr w:rsidR="00FF115D" w:rsidRPr="00FF115D" w14:paraId="0C147568" w14:textId="77777777" w:rsidTr="00DA565D">
        <w:tc>
          <w:tcPr>
            <w:tcW w:w="2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569C7E5" w14:textId="77777777" w:rsidR="00AB4E94" w:rsidRPr="00FF115D" w:rsidRDefault="00AB4E94" w:rsidP="00DA565D">
            <w:pPr>
              <w:spacing w:line="276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LDL-C levels (mg/dL)</w:t>
            </w:r>
          </w:p>
        </w:tc>
        <w:tc>
          <w:tcPr>
            <w:tcW w:w="136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26859F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129.7 (127.0--132.4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E0C7AE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136.7 (134.3--139.0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592A69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123.4 (120.7--126.2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BCF3EE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130.5 (126.7--134.2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E6DFFC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133.4 (129.2--137.6)</w:t>
            </w:r>
          </w:p>
        </w:tc>
        <w:tc>
          <w:tcPr>
            <w:tcW w:w="136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2B76F3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135.2 (131.5--138.9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87F2F28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127.9 (114.2--141.6)</w:t>
            </w:r>
          </w:p>
        </w:tc>
        <w:tc>
          <w:tcPr>
            <w:tcW w:w="11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240D412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&lt;0.0001</w:t>
            </w:r>
          </w:p>
        </w:tc>
      </w:tr>
      <w:tr w:rsidR="00FF115D" w:rsidRPr="00FF115D" w14:paraId="0DDB6E0A" w14:textId="77777777" w:rsidTr="00DA565D">
        <w:tc>
          <w:tcPr>
            <w:tcW w:w="2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E8D979" w14:textId="77777777" w:rsidR="00AB4E94" w:rsidRPr="00FF115D" w:rsidRDefault="00AB4E94" w:rsidP="00DA565D">
            <w:pPr>
              <w:spacing w:line="276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Triglyceride levels (mg/dL)</w:t>
            </w:r>
          </w:p>
        </w:tc>
        <w:tc>
          <w:tcPr>
            <w:tcW w:w="136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EBB464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157.3 (150.8--163.8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7428D1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154.2 (147.9--160.4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4E873F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147.1 (128.1--166.2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A768B8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127.3 (119.3--135.3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A694192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163.2 (155.5--171.0)</w:t>
            </w:r>
          </w:p>
        </w:tc>
        <w:tc>
          <w:tcPr>
            <w:tcW w:w="136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3055901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153.8 (144.0--163.5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344278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133.4 (120.6--146.2)</w:t>
            </w:r>
          </w:p>
        </w:tc>
        <w:tc>
          <w:tcPr>
            <w:tcW w:w="11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2E6DDE5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&lt;0.0001</w:t>
            </w:r>
          </w:p>
        </w:tc>
      </w:tr>
      <w:tr w:rsidR="00FF115D" w:rsidRPr="00FF115D" w14:paraId="251B1F91" w14:textId="77777777" w:rsidTr="00DA565D">
        <w:tc>
          <w:tcPr>
            <w:tcW w:w="2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1932ED" w14:textId="59D249E7" w:rsidR="00AB4E94" w:rsidRPr="00FF115D" w:rsidRDefault="00AB4E94" w:rsidP="00DA565D">
            <w:pPr>
              <w:spacing w:line="276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% </w:t>
            </w:r>
            <w:r w:rsidR="00DA666C"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on </w:t>
            </w: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Lipid-lowering medication</w:t>
            </w:r>
          </w:p>
        </w:tc>
        <w:tc>
          <w:tcPr>
            <w:tcW w:w="136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FC377E6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5.6 </w:t>
            </w:r>
          </w:p>
          <w:p w14:paraId="08DBAF8A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13.3--18.0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EE9F3B5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4.4 </w:t>
            </w:r>
          </w:p>
          <w:p w14:paraId="203757E6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11.3--17.5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33D0D3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23.5 </w:t>
            </w:r>
          </w:p>
          <w:p w14:paraId="0CDEDFF5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19.9--27.1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428169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9.6 </w:t>
            </w:r>
          </w:p>
          <w:p w14:paraId="5B6B76F4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16.2--23.0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BF585D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3.9 </w:t>
            </w:r>
          </w:p>
          <w:p w14:paraId="7BADCCEF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10.7--17.1)</w:t>
            </w:r>
          </w:p>
        </w:tc>
        <w:tc>
          <w:tcPr>
            <w:tcW w:w="136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9BF545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4.8 </w:t>
            </w:r>
          </w:p>
          <w:p w14:paraId="5B1D2910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11.1--18.5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8BD3238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26.0 </w:t>
            </w:r>
          </w:p>
          <w:p w14:paraId="5D3C34EE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7.7--44.3)</w:t>
            </w:r>
          </w:p>
        </w:tc>
        <w:tc>
          <w:tcPr>
            <w:tcW w:w="11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C77D34" w14:textId="77777777" w:rsidR="00AB4E94" w:rsidRPr="00FF115D" w:rsidRDefault="00AB4E94" w:rsidP="00DA565D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0.0010</w:t>
            </w:r>
          </w:p>
        </w:tc>
      </w:tr>
      <w:tr w:rsidR="00FF115D" w:rsidRPr="00FF115D" w14:paraId="5C30D5AD" w14:textId="77777777" w:rsidTr="00DA565D">
        <w:tc>
          <w:tcPr>
            <w:tcW w:w="12960" w:type="dxa"/>
            <w:gridSpan w:val="1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1C96B1D4" w14:textId="77777777" w:rsidR="00AB4E94" w:rsidRPr="00FF115D" w:rsidRDefault="00AB4E94" w:rsidP="00DA565D">
            <w:pPr>
              <w:spacing w:line="276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Cognitive Outcomes</w:t>
            </w:r>
          </w:p>
        </w:tc>
      </w:tr>
      <w:tr w:rsidR="00FF115D" w:rsidRPr="00FF115D" w14:paraId="29883AF7" w14:textId="77777777" w:rsidTr="00DA565D">
        <w:tc>
          <w:tcPr>
            <w:tcW w:w="2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8822882" w14:textId="77777777" w:rsidR="00AB4E94" w:rsidRPr="00FF115D" w:rsidRDefault="00AB4E94" w:rsidP="00DA565D">
            <w:pPr>
              <w:spacing w:line="276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Verbal Fluency</w:t>
            </w:r>
          </w:p>
        </w:tc>
        <w:tc>
          <w:tcPr>
            <w:tcW w:w="136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58FB31" w14:textId="77777777" w:rsidR="00AB4E94" w:rsidRPr="00FF115D" w:rsidRDefault="00AB4E94" w:rsidP="00DA565D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9.8 </w:t>
            </w:r>
          </w:p>
          <w:p w14:paraId="34A932DC" w14:textId="77777777" w:rsidR="00AB4E94" w:rsidRPr="00FF115D" w:rsidRDefault="00AB4E94" w:rsidP="00DA565D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19.2--20.4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A10F444" w14:textId="77777777" w:rsidR="00AB4E94" w:rsidRPr="00FF115D" w:rsidRDefault="00AB4E94" w:rsidP="00DA565D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7.9 </w:t>
            </w:r>
          </w:p>
          <w:p w14:paraId="5777C671" w14:textId="77777777" w:rsidR="00AB4E94" w:rsidRPr="00FF115D" w:rsidRDefault="00AB4E94" w:rsidP="00DA565D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17.4--18.3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04D2EA" w14:textId="77777777" w:rsidR="00AB4E94" w:rsidRPr="00FF115D" w:rsidRDefault="00AB4E94" w:rsidP="00DA565D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8.3 </w:t>
            </w:r>
          </w:p>
          <w:p w14:paraId="391C2A22" w14:textId="77777777" w:rsidR="00AB4E94" w:rsidRPr="00FF115D" w:rsidRDefault="00AB4E94" w:rsidP="00DA565D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17.5--19.1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8892D00" w14:textId="77777777" w:rsidR="00AB4E94" w:rsidRPr="00FF115D" w:rsidRDefault="00AB4E94" w:rsidP="00DA565D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6.1 </w:t>
            </w:r>
          </w:p>
          <w:p w14:paraId="119019E4" w14:textId="77777777" w:rsidR="00AB4E94" w:rsidRPr="00FF115D" w:rsidRDefault="00AB4E94" w:rsidP="00DA565D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15.5--16.8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3DFED7" w14:textId="77777777" w:rsidR="00AB4E94" w:rsidRPr="00FF115D" w:rsidRDefault="00AB4E94" w:rsidP="00DA565D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8.1 </w:t>
            </w:r>
          </w:p>
          <w:p w14:paraId="45667517" w14:textId="77777777" w:rsidR="00AB4E94" w:rsidRPr="00FF115D" w:rsidRDefault="00AB4E94" w:rsidP="00DA565D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17.4--18.7)</w:t>
            </w:r>
          </w:p>
        </w:tc>
        <w:tc>
          <w:tcPr>
            <w:tcW w:w="136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A6DE48" w14:textId="77777777" w:rsidR="00AB4E94" w:rsidRPr="00FF115D" w:rsidRDefault="00AB4E94" w:rsidP="00DA565D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20.6 </w:t>
            </w:r>
          </w:p>
          <w:p w14:paraId="4AAA2B59" w14:textId="77777777" w:rsidR="00AB4E94" w:rsidRPr="00FF115D" w:rsidRDefault="00AB4E94" w:rsidP="00DA565D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19.7--21.4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4DE233" w14:textId="77777777" w:rsidR="00AB4E94" w:rsidRPr="00FF115D" w:rsidRDefault="00AB4E94" w:rsidP="00DA565D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9.8 </w:t>
            </w:r>
          </w:p>
          <w:p w14:paraId="2FEBBBCF" w14:textId="77777777" w:rsidR="00AB4E94" w:rsidRPr="00FF115D" w:rsidRDefault="00AB4E94" w:rsidP="00DA565D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18.6--21.0)</w:t>
            </w:r>
          </w:p>
        </w:tc>
        <w:tc>
          <w:tcPr>
            <w:tcW w:w="11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90C2A7" w14:textId="77777777" w:rsidR="00AB4E94" w:rsidRPr="00FF115D" w:rsidRDefault="00AB4E94" w:rsidP="00DA565D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&lt;0.0001</w:t>
            </w:r>
          </w:p>
        </w:tc>
      </w:tr>
      <w:tr w:rsidR="00FF115D" w:rsidRPr="00FF115D" w14:paraId="41ED2143" w14:textId="77777777" w:rsidTr="00DA565D">
        <w:tc>
          <w:tcPr>
            <w:tcW w:w="2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A4AD558" w14:textId="77777777" w:rsidR="00AB4E94" w:rsidRPr="00FF115D" w:rsidRDefault="00AB4E94" w:rsidP="00DA565D">
            <w:pPr>
              <w:spacing w:line="276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Digit Symbol Substitution Test</w:t>
            </w:r>
          </w:p>
        </w:tc>
        <w:tc>
          <w:tcPr>
            <w:tcW w:w="136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E77E7A" w14:textId="77777777" w:rsidR="00AB4E94" w:rsidRPr="00FF115D" w:rsidRDefault="00AB4E94" w:rsidP="00DA565D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36.7 </w:t>
            </w:r>
          </w:p>
          <w:p w14:paraId="72EBE6E2" w14:textId="77777777" w:rsidR="00AB4E94" w:rsidRPr="00FF115D" w:rsidRDefault="00AB4E94" w:rsidP="00DA565D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35.6--37.8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0560C3" w14:textId="77777777" w:rsidR="00AB4E94" w:rsidRPr="00FF115D" w:rsidRDefault="00AB4E94" w:rsidP="00DA565D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33.9 </w:t>
            </w:r>
          </w:p>
          <w:p w14:paraId="6C5E11FF" w14:textId="77777777" w:rsidR="00AB4E94" w:rsidRPr="00FF115D" w:rsidRDefault="00AB4E94" w:rsidP="00DA565D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32.9--34.8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E558D2" w14:textId="77777777" w:rsidR="00AB4E94" w:rsidRPr="00FF115D" w:rsidRDefault="00AB4E94" w:rsidP="00DA565D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36.3 </w:t>
            </w:r>
          </w:p>
          <w:p w14:paraId="4C8D73CA" w14:textId="77777777" w:rsidR="00AB4E94" w:rsidRPr="00FF115D" w:rsidRDefault="00AB4E94" w:rsidP="00DA565D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35.1--37.4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9FDDD4" w14:textId="77777777" w:rsidR="00AB4E94" w:rsidRPr="00FF115D" w:rsidRDefault="00AB4E94" w:rsidP="00DA565D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27.5 </w:t>
            </w:r>
          </w:p>
          <w:p w14:paraId="350DF8DD" w14:textId="77777777" w:rsidR="00AB4E94" w:rsidRPr="00FF115D" w:rsidRDefault="00AB4E94" w:rsidP="00DA565D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26.2--28.8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1110DF" w14:textId="77777777" w:rsidR="00AB4E94" w:rsidRPr="00FF115D" w:rsidRDefault="00AB4E94" w:rsidP="00DA565D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29.2 </w:t>
            </w:r>
          </w:p>
          <w:p w14:paraId="4DC12C01" w14:textId="77777777" w:rsidR="00AB4E94" w:rsidRPr="00FF115D" w:rsidRDefault="00AB4E94" w:rsidP="00DA565D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28.1--30.2)</w:t>
            </w:r>
          </w:p>
        </w:tc>
        <w:tc>
          <w:tcPr>
            <w:tcW w:w="136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C1F8E9" w14:textId="77777777" w:rsidR="00AB4E94" w:rsidRPr="00FF115D" w:rsidRDefault="00AB4E94" w:rsidP="00DA565D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35.7 </w:t>
            </w:r>
          </w:p>
          <w:p w14:paraId="5A76AE40" w14:textId="77777777" w:rsidR="00AB4E94" w:rsidRPr="00FF115D" w:rsidRDefault="00AB4E94" w:rsidP="00DA565D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34.2--37.3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607C284" w14:textId="77777777" w:rsidR="00AB4E94" w:rsidRPr="00FF115D" w:rsidRDefault="00AB4E94" w:rsidP="00DA565D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36.4 </w:t>
            </w:r>
          </w:p>
          <w:p w14:paraId="42BDFFB2" w14:textId="77777777" w:rsidR="00AB4E94" w:rsidRPr="00FF115D" w:rsidRDefault="00AB4E94" w:rsidP="00DA565D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31.7--41.0)</w:t>
            </w:r>
          </w:p>
        </w:tc>
        <w:tc>
          <w:tcPr>
            <w:tcW w:w="11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071CEB" w14:textId="77777777" w:rsidR="00AB4E94" w:rsidRPr="00FF115D" w:rsidRDefault="00AB4E94" w:rsidP="00DA565D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&lt;0.0001</w:t>
            </w:r>
          </w:p>
        </w:tc>
      </w:tr>
      <w:tr w:rsidR="00FF115D" w:rsidRPr="00FF115D" w14:paraId="696C7DA7" w14:textId="77777777" w:rsidTr="00DA565D">
        <w:tc>
          <w:tcPr>
            <w:tcW w:w="2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121E287" w14:textId="77777777" w:rsidR="00AB4E94" w:rsidRPr="00FF115D" w:rsidRDefault="00AB4E94" w:rsidP="00DA565D">
            <w:pPr>
              <w:spacing w:line="276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B-SEVLT total learning</w:t>
            </w:r>
          </w:p>
        </w:tc>
        <w:tc>
          <w:tcPr>
            <w:tcW w:w="136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BFC310E" w14:textId="77777777" w:rsidR="00AB4E94" w:rsidRPr="00FF115D" w:rsidRDefault="00AB4E94" w:rsidP="00DA565D">
            <w:pPr>
              <w:keepNext/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23.6 </w:t>
            </w:r>
          </w:p>
          <w:p w14:paraId="24F2C206" w14:textId="77777777" w:rsidR="00AB4E94" w:rsidRPr="00FF115D" w:rsidRDefault="00AB4E94" w:rsidP="00DA565D">
            <w:pPr>
              <w:keepNext/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23.2--24.1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00A3527" w14:textId="77777777" w:rsidR="00AB4E94" w:rsidRPr="00FF115D" w:rsidRDefault="00AB4E94" w:rsidP="00DA565D">
            <w:pPr>
              <w:keepNext/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22.1 </w:t>
            </w:r>
          </w:p>
          <w:p w14:paraId="72A5CBE4" w14:textId="77777777" w:rsidR="00AB4E94" w:rsidRPr="00FF115D" w:rsidRDefault="00AB4E94" w:rsidP="00DA565D">
            <w:pPr>
              <w:keepNext/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21.7--22.4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8BE8E8" w14:textId="77777777" w:rsidR="00AB4E94" w:rsidRPr="00FF115D" w:rsidRDefault="00AB4E94" w:rsidP="00DA565D">
            <w:pPr>
              <w:keepNext/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21.5 </w:t>
            </w:r>
          </w:p>
          <w:p w14:paraId="5B72E884" w14:textId="77777777" w:rsidR="00AB4E94" w:rsidRPr="00FF115D" w:rsidRDefault="00AB4E94" w:rsidP="00DA565D">
            <w:pPr>
              <w:keepNext/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21.0--21.9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4F00CB" w14:textId="77777777" w:rsidR="00AB4E94" w:rsidRPr="00FF115D" w:rsidRDefault="00AB4E94" w:rsidP="00DA565D">
            <w:pPr>
              <w:keepNext/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23.0</w:t>
            </w:r>
          </w:p>
          <w:p w14:paraId="0BDE5AB8" w14:textId="77777777" w:rsidR="00AB4E94" w:rsidRPr="00FF115D" w:rsidRDefault="00AB4E94" w:rsidP="00DA565D">
            <w:pPr>
              <w:keepNext/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22.5--23.4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C4AF8B1" w14:textId="77777777" w:rsidR="00AB4E94" w:rsidRPr="00FF115D" w:rsidRDefault="00AB4E94" w:rsidP="00DA565D">
            <w:pPr>
              <w:keepNext/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23.1 </w:t>
            </w:r>
          </w:p>
          <w:p w14:paraId="133392D1" w14:textId="77777777" w:rsidR="00AB4E94" w:rsidRPr="00FF115D" w:rsidRDefault="00AB4E94" w:rsidP="00DA565D">
            <w:pPr>
              <w:keepNext/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22.6--23.6)</w:t>
            </w:r>
          </w:p>
        </w:tc>
        <w:tc>
          <w:tcPr>
            <w:tcW w:w="136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9420C9" w14:textId="77777777" w:rsidR="00AB4E94" w:rsidRPr="00FF115D" w:rsidRDefault="00AB4E94" w:rsidP="00DA565D">
            <w:pPr>
              <w:keepNext/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24.1 </w:t>
            </w:r>
          </w:p>
          <w:p w14:paraId="19BA9617" w14:textId="77777777" w:rsidR="00AB4E94" w:rsidRPr="00FF115D" w:rsidRDefault="00AB4E94" w:rsidP="00DA565D">
            <w:pPr>
              <w:keepNext/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23.4--24.7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61CA661" w14:textId="77777777" w:rsidR="00AB4E94" w:rsidRPr="00FF115D" w:rsidRDefault="00AB4E94" w:rsidP="00DA565D">
            <w:pPr>
              <w:keepNext/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24.0 </w:t>
            </w:r>
          </w:p>
          <w:p w14:paraId="3427AFA8" w14:textId="77777777" w:rsidR="00AB4E94" w:rsidRPr="00FF115D" w:rsidRDefault="00AB4E94" w:rsidP="00DA565D">
            <w:pPr>
              <w:keepNext/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22.2--25.7)</w:t>
            </w:r>
          </w:p>
        </w:tc>
        <w:tc>
          <w:tcPr>
            <w:tcW w:w="11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8A8064" w14:textId="77777777" w:rsidR="00AB4E94" w:rsidRPr="00FF115D" w:rsidRDefault="00AB4E94" w:rsidP="00DA565D">
            <w:pPr>
              <w:keepNext/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&lt;0.0001</w:t>
            </w:r>
          </w:p>
        </w:tc>
      </w:tr>
      <w:tr w:rsidR="00FF115D" w:rsidRPr="00FF115D" w14:paraId="66E8B075" w14:textId="77777777" w:rsidTr="00DA565D">
        <w:tc>
          <w:tcPr>
            <w:tcW w:w="22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21D5D4B" w14:textId="77777777" w:rsidR="00AB4E94" w:rsidRPr="00FF115D" w:rsidRDefault="00AB4E94" w:rsidP="00DA565D">
            <w:pPr>
              <w:spacing w:line="276" w:lineRule="auto"/>
              <w:ind w:left="-19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B-SEVLT recall post-interference </w:t>
            </w:r>
          </w:p>
        </w:tc>
        <w:tc>
          <w:tcPr>
            <w:tcW w:w="136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B90AFC2" w14:textId="77777777" w:rsidR="00AB4E94" w:rsidRPr="00FF115D" w:rsidRDefault="00AB4E94" w:rsidP="00DA565D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8.9 </w:t>
            </w:r>
          </w:p>
          <w:p w14:paraId="38B37115" w14:textId="77777777" w:rsidR="00AB4E94" w:rsidRPr="00FF115D" w:rsidRDefault="00AB4E94" w:rsidP="00DA565D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8.7--9.0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0607AC" w14:textId="77777777" w:rsidR="00AB4E94" w:rsidRPr="00FF115D" w:rsidRDefault="00AB4E94" w:rsidP="00DA565D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7.9 </w:t>
            </w:r>
          </w:p>
          <w:p w14:paraId="1D61318B" w14:textId="77777777" w:rsidR="00AB4E94" w:rsidRPr="00FF115D" w:rsidRDefault="00AB4E94" w:rsidP="00DA565D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7.8--8.1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B67617" w14:textId="77777777" w:rsidR="00AB4E94" w:rsidRPr="00FF115D" w:rsidRDefault="00AB4E94" w:rsidP="00DA565D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7.3 </w:t>
            </w:r>
          </w:p>
          <w:p w14:paraId="56DD2CF7" w14:textId="77777777" w:rsidR="00AB4E94" w:rsidRPr="00FF115D" w:rsidRDefault="00AB4E94" w:rsidP="00DA565D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7.0--7.6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12ED0C" w14:textId="77777777" w:rsidR="00AB4E94" w:rsidRPr="00FF115D" w:rsidRDefault="00AB4E94" w:rsidP="00DA565D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7.8 </w:t>
            </w:r>
          </w:p>
          <w:p w14:paraId="371CE616" w14:textId="77777777" w:rsidR="00AB4E94" w:rsidRPr="00FF115D" w:rsidRDefault="00AB4E94" w:rsidP="00DA565D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7.5--8.2)</w:t>
            </w:r>
          </w:p>
        </w:tc>
        <w:tc>
          <w:tcPr>
            <w:tcW w:w="1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AB3B63A" w14:textId="77777777" w:rsidR="00AB4E94" w:rsidRPr="00FF115D" w:rsidRDefault="00AB4E94" w:rsidP="00DA565D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8.6 </w:t>
            </w:r>
          </w:p>
          <w:p w14:paraId="0B62BFEA" w14:textId="77777777" w:rsidR="00AB4E94" w:rsidRPr="00FF115D" w:rsidRDefault="00AB4E94" w:rsidP="00DA565D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8.4--8.9)</w:t>
            </w:r>
          </w:p>
        </w:tc>
        <w:tc>
          <w:tcPr>
            <w:tcW w:w="136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693C9C" w14:textId="77777777" w:rsidR="00AB4E94" w:rsidRPr="00FF115D" w:rsidRDefault="00AB4E94" w:rsidP="00DA565D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8.9 </w:t>
            </w:r>
          </w:p>
          <w:p w14:paraId="6E472D3F" w14:textId="77777777" w:rsidR="00AB4E94" w:rsidRPr="00FF115D" w:rsidRDefault="00AB4E94" w:rsidP="00DA565D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8.6--9.2)</w:t>
            </w:r>
          </w:p>
        </w:tc>
        <w:tc>
          <w:tcPr>
            <w:tcW w:w="13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B9FBE67" w14:textId="77777777" w:rsidR="00AB4E94" w:rsidRPr="00FF115D" w:rsidRDefault="00AB4E94" w:rsidP="00DA565D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8.7 </w:t>
            </w:r>
          </w:p>
          <w:p w14:paraId="7A583A46" w14:textId="77777777" w:rsidR="00AB4E94" w:rsidRPr="00FF115D" w:rsidRDefault="00AB4E94" w:rsidP="00DA565D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(8.0--9.4)</w:t>
            </w:r>
          </w:p>
        </w:tc>
        <w:tc>
          <w:tcPr>
            <w:tcW w:w="11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5C08CDD" w14:textId="77777777" w:rsidR="00AB4E94" w:rsidRPr="00FF115D" w:rsidRDefault="00AB4E94" w:rsidP="00DA565D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FF115D">
              <w:rPr>
                <w:rFonts w:ascii="Arial" w:hAnsi="Arial" w:cs="Arial"/>
                <w:color w:val="000000" w:themeColor="text1"/>
                <w:sz w:val="20"/>
                <w:szCs w:val="20"/>
              </w:rPr>
              <w:t>&lt;0.0001</w:t>
            </w:r>
          </w:p>
        </w:tc>
      </w:tr>
    </w:tbl>
    <w:p w14:paraId="07C65EDC" w14:textId="77777777" w:rsidR="00AB4E94" w:rsidRPr="00FF115D" w:rsidRDefault="00AB4E94" w:rsidP="00AB4E94">
      <w:pPr>
        <w:spacing w:line="276" w:lineRule="auto"/>
        <w:ind w:left="-1080" w:right="-1170"/>
        <w:rPr>
          <w:rFonts w:ascii="Arial" w:hAnsi="Arial" w:cs="Arial"/>
          <w:color w:val="000000" w:themeColor="text1"/>
          <w:sz w:val="20"/>
          <w:szCs w:val="20"/>
        </w:rPr>
      </w:pPr>
      <w:r w:rsidRPr="00FF115D">
        <w:rPr>
          <w:rFonts w:ascii="Arial" w:hAnsi="Arial" w:cs="Arial"/>
          <w:color w:val="000000" w:themeColor="text1"/>
          <w:sz w:val="20"/>
          <w:szCs w:val="20"/>
        </w:rPr>
        <w:t>Note:</w:t>
      </w:r>
      <w:r w:rsidRPr="00FF115D">
        <w:rPr>
          <w:rFonts w:ascii="Arial" w:hAnsi="Arial" w:cs="Arial"/>
          <w:b/>
          <w:color w:val="000000" w:themeColor="text1"/>
          <w:sz w:val="20"/>
          <w:szCs w:val="20"/>
        </w:rPr>
        <w:t xml:space="preserve"> </w:t>
      </w:r>
      <w:r w:rsidRPr="00FF115D">
        <w:rPr>
          <w:rFonts w:ascii="Arial" w:hAnsi="Arial" w:cs="Arial"/>
          <w:color w:val="000000" w:themeColor="text1"/>
          <w:sz w:val="20"/>
          <w:szCs w:val="20"/>
        </w:rPr>
        <w:t xml:space="preserve">All values represent the mean percent and (95% confidence intervals) unless otherwise noted, and account for the HCHS/SOL sample design (including sampling weights, cluster sampling, and stratification) to allow appropriate generalization to the target population, cluster sampling, and stratification </w:t>
      </w:r>
      <w:r w:rsidRPr="00FF115D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MYXZhbmdlPC9BdXRob3I+PFllYXI+MjAxMDwvWWVhcj48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=
</w:fldData>
        </w:fldChar>
      </w:r>
      <w:r w:rsidRPr="00FF115D">
        <w:rPr>
          <w:rFonts w:ascii="Arial" w:hAnsi="Arial" w:cs="Arial"/>
          <w:color w:val="000000" w:themeColor="text1"/>
          <w:sz w:val="20"/>
          <w:szCs w:val="20"/>
        </w:rPr>
        <w:instrText xml:space="preserve"> ADDIN EN.CITE </w:instrText>
      </w:r>
      <w:r w:rsidRPr="00FF115D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MYXZhbmdlPC9BdXRob3I+PFllYXI+MjAxMDwvWWVhcj48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=
</w:fldData>
        </w:fldChar>
      </w:r>
      <w:r w:rsidRPr="00FF115D">
        <w:rPr>
          <w:rFonts w:ascii="Arial" w:hAnsi="Arial" w:cs="Arial"/>
          <w:color w:val="000000" w:themeColor="text1"/>
          <w:sz w:val="20"/>
          <w:szCs w:val="20"/>
        </w:rPr>
        <w:instrText xml:space="preserve"> ADDIN EN.CITE.DATA </w:instrText>
      </w:r>
      <w:r w:rsidRPr="00FF115D">
        <w:rPr>
          <w:rFonts w:ascii="Arial" w:hAnsi="Arial" w:cs="Arial"/>
          <w:color w:val="000000" w:themeColor="text1"/>
          <w:sz w:val="20"/>
          <w:szCs w:val="20"/>
        </w:rPr>
      </w:r>
      <w:r w:rsidRPr="00FF115D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Pr="00FF115D">
        <w:rPr>
          <w:rFonts w:ascii="Arial" w:hAnsi="Arial" w:cs="Arial"/>
          <w:color w:val="000000" w:themeColor="text1"/>
          <w:sz w:val="20"/>
          <w:szCs w:val="20"/>
        </w:rPr>
      </w:r>
      <w:r w:rsidRPr="00FF115D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Pr="00FF115D">
        <w:rPr>
          <w:rFonts w:ascii="Arial" w:hAnsi="Arial" w:cs="Arial"/>
          <w:noProof/>
          <w:color w:val="000000" w:themeColor="text1"/>
          <w:sz w:val="20"/>
          <w:szCs w:val="20"/>
        </w:rPr>
        <w:t>(L. M. Lavange et al., 2010)</w:t>
      </w:r>
      <w:r w:rsidRPr="00FF115D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Pr="00FF115D">
        <w:rPr>
          <w:rFonts w:ascii="Arial" w:hAnsi="Arial" w:cs="Arial"/>
          <w:color w:val="000000" w:themeColor="text1"/>
          <w:sz w:val="20"/>
          <w:szCs w:val="20"/>
        </w:rPr>
        <w:t>; B-SEVLT=Brief Spanish English Verbal Learning test</w:t>
      </w:r>
    </w:p>
    <w:p w14:paraId="112BA4DF" w14:textId="77777777" w:rsidR="00AB4E94" w:rsidRPr="00FF115D" w:rsidRDefault="00AB4E94" w:rsidP="00AB4E94">
      <w:pPr>
        <w:spacing w:line="276" w:lineRule="auto"/>
        <w:rPr>
          <w:rFonts w:ascii="Arial" w:hAnsi="Arial" w:cs="Arial"/>
          <w:color w:val="000000" w:themeColor="text1"/>
          <w:sz w:val="20"/>
          <w:szCs w:val="20"/>
        </w:rPr>
        <w:sectPr w:rsidR="00AB4E94" w:rsidRPr="00FF115D" w:rsidSect="00AB4E94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6ECA495A" w14:textId="78A3C3F1" w:rsidR="00C75786" w:rsidRPr="00FF115D" w:rsidRDefault="00C75786" w:rsidP="00C75786">
      <w:pPr>
        <w:rPr>
          <w:b/>
          <w:color w:val="000000" w:themeColor="text1"/>
        </w:rPr>
      </w:pPr>
      <w:r w:rsidRPr="00FF115D">
        <w:rPr>
          <w:b/>
          <w:color w:val="000000" w:themeColor="text1"/>
        </w:rPr>
        <w:lastRenderedPageBreak/>
        <w:t xml:space="preserve">Supplemental Table </w:t>
      </w:r>
      <w:r w:rsidR="00363F6B" w:rsidRPr="00FF115D">
        <w:rPr>
          <w:b/>
          <w:color w:val="000000" w:themeColor="text1"/>
        </w:rPr>
        <w:t>2</w:t>
      </w:r>
      <w:r w:rsidRPr="00FF115D">
        <w:rPr>
          <w:b/>
          <w:color w:val="000000" w:themeColor="text1"/>
        </w:rPr>
        <w:t>.</w:t>
      </w:r>
      <w:r w:rsidRPr="00FF115D">
        <w:rPr>
          <w:color w:val="000000" w:themeColor="text1"/>
        </w:rPr>
        <w:t xml:space="preserve"> The association of LDL-C, log</w:t>
      </w:r>
      <w:r w:rsidRPr="00FF115D">
        <w:rPr>
          <w:color w:val="000000" w:themeColor="text1"/>
          <w:vertAlign w:val="subscript"/>
        </w:rPr>
        <w:t>2</w:t>
      </w:r>
      <w:r w:rsidRPr="00FF115D">
        <w:rPr>
          <w:color w:val="000000" w:themeColor="text1"/>
        </w:rPr>
        <w:t>(LDL-C), and HDL-C, log</w:t>
      </w:r>
      <w:r w:rsidRPr="00FF115D">
        <w:rPr>
          <w:color w:val="000000" w:themeColor="text1"/>
          <w:vertAlign w:val="subscript"/>
        </w:rPr>
        <w:t>2</w:t>
      </w:r>
      <w:r w:rsidRPr="00FF115D">
        <w:rPr>
          <w:color w:val="000000" w:themeColor="text1"/>
        </w:rPr>
        <w:t>(HDL-C), with cognitive test performance</w:t>
      </w:r>
    </w:p>
    <w:p w14:paraId="616CF469" w14:textId="77777777" w:rsidR="00C75786" w:rsidRPr="00FF115D" w:rsidRDefault="00C75786" w:rsidP="00C75786">
      <w:pPr>
        <w:rPr>
          <w:color w:val="000000" w:themeColor="text1"/>
        </w:rPr>
      </w:pPr>
    </w:p>
    <w:tbl>
      <w:tblPr>
        <w:tblW w:w="980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255"/>
        <w:gridCol w:w="1620"/>
        <w:gridCol w:w="1710"/>
        <w:gridCol w:w="1710"/>
        <w:gridCol w:w="1710"/>
        <w:gridCol w:w="1800"/>
      </w:tblGrid>
      <w:tr w:rsidR="00FF115D" w:rsidRPr="00FF115D" w14:paraId="5BF9FA7C" w14:textId="77777777" w:rsidTr="00D25C6C">
        <w:tc>
          <w:tcPr>
            <w:tcW w:w="287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E93D95" w14:textId="77777777" w:rsidR="00C75786" w:rsidRPr="00FF115D" w:rsidRDefault="00C75786" w:rsidP="00D25C6C">
            <w:pPr>
              <w:rPr>
                <w:rFonts w:eastAsia="Calibri"/>
                <w:color w:val="000000" w:themeColor="text1"/>
              </w:rPr>
            </w:pPr>
          </w:p>
        </w:tc>
        <w:tc>
          <w:tcPr>
            <w:tcW w:w="6930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DEC4403" w14:textId="77777777" w:rsidR="00C75786" w:rsidRPr="00FF115D" w:rsidRDefault="00C75786" w:rsidP="00D25C6C">
            <w:pPr>
              <w:jc w:val="center"/>
              <w:rPr>
                <w:rFonts w:eastAsia="Calibri"/>
                <w:color w:val="000000" w:themeColor="text1"/>
              </w:rPr>
            </w:pPr>
            <w:r w:rsidRPr="00FF115D">
              <w:rPr>
                <w:rFonts w:eastAsia="Calibri"/>
                <w:color w:val="000000" w:themeColor="text1"/>
              </w:rPr>
              <w:t>Cognitive Test Performance</w:t>
            </w:r>
          </w:p>
        </w:tc>
      </w:tr>
      <w:tr w:rsidR="00FF115D" w:rsidRPr="00FF115D" w14:paraId="6DFEE655" w14:textId="77777777" w:rsidTr="00D25C6C"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00B4742" w14:textId="77777777" w:rsidR="00C75786" w:rsidRPr="00FF115D" w:rsidRDefault="00C75786" w:rsidP="00D25C6C">
            <w:pPr>
              <w:rPr>
                <w:rFonts w:eastAsia="Calibri"/>
                <w:color w:val="000000" w:themeColor="text1"/>
              </w:rPr>
            </w:pP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BB96B24" w14:textId="77777777" w:rsidR="00C75786" w:rsidRPr="00FF115D" w:rsidRDefault="00C75786" w:rsidP="00D25C6C">
            <w:pPr>
              <w:rPr>
                <w:rFonts w:eastAsia="Calibri"/>
                <w:color w:val="000000" w:themeColor="text1"/>
              </w:rPr>
            </w:pPr>
            <w:r w:rsidRPr="00FF115D">
              <w:rPr>
                <w:rFonts w:eastAsia="Calibri"/>
                <w:color w:val="000000" w:themeColor="text1"/>
              </w:rPr>
              <w:t xml:space="preserve">               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3503ED0" w14:textId="77777777" w:rsidR="00C75786" w:rsidRPr="00FF115D" w:rsidRDefault="00C75786" w:rsidP="00D25C6C">
            <w:pPr>
              <w:jc w:val="center"/>
              <w:rPr>
                <w:rFonts w:eastAsia="Calibri"/>
                <w:color w:val="000000" w:themeColor="text1"/>
              </w:rPr>
            </w:pPr>
            <w:r w:rsidRPr="00FF115D">
              <w:rPr>
                <w:rFonts w:eastAsia="Calibri"/>
                <w:color w:val="000000" w:themeColor="text1"/>
              </w:rPr>
              <w:t>Learning</w:t>
            </w:r>
          </w:p>
          <w:p w14:paraId="7886796A" w14:textId="77777777" w:rsidR="00C75786" w:rsidRPr="00FF115D" w:rsidRDefault="00C75786" w:rsidP="00D25C6C">
            <w:pPr>
              <w:jc w:val="center"/>
              <w:rPr>
                <w:rFonts w:eastAsia="Calibri"/>
                <w:color w:val="000000" w:themeColor="text1"/>
              </w:rPr>
            </w:pPr>
          </w:p>
          <w:p w14:paraId="59ECDF20" w14:textId="77777777" w:rsidR="00C75786" w:rsidRPr="00FF115D" w:rsidRDefault="00C75786" w:rsidP="00D25C6C">
            <w:pPr>
              <w:jc w:val="center"/>
              <w:rPr>
                <w:rFonts w:eastAsia="Calibri"/>
                <w:color w:val="000000" w:themeColor="text1"/>
              </w:rPr>
            </w:pPr>
            <w:r w:rsidRPr="00FF115D">
              <w:rPr>
                <w:rFonts w:eastAsia="Calibri"/>
                <w:color w:val="000000" w:themeColor="text1"/>
              </w:rPr>
              <w:t>Beta</w:t>
            </w:r>
            <w:r w:rsidRPr="00FF115D">
              <w:rPr>
                <w:rFonts w:eastAsia="Calibri"/>
                <w:color w:val="000000" w:themeColor="text1"/>
                <w:u w:val="single"/>
              </w:rPr>
              <w:t>+</w:t>
            </w:r>
            <w:r w:rsidRPr="00FF115D">
              <w:rPr>
                <w:rFonts w:eastAsia="Calibri"/>
                <w:color w:val="000000" w:themeColor="text1"/>
              </w:rPr>
              <w:t>SE</w:t>
            </w:r>
          </w:p>
          <w:p w14:paraId="6F38C622" w14:textId="77777777" w:rsidR="00C75786" w:rsidRPr="00FF115D" w:rsidRDefault="00C75786" w:rsidP="00D25C6C">
            <w:pPr>
              <w:jc w:val="center"/>
              <w:rPr>
                <w:rFonts w:eastAsia="Calibri"/>
                <w:color w:val="000000" w:themeColor="text1"/>
              </w:rPr>
            </w:pPr>
            <w:r w:rsidRPr="00FF115D">
              <w:rPr>
                <w:rFonts w:eastAsia="Calibri"/>
                <w:color w:val="000000" w:themeColor="text1"/>
              </w:rPr>
              <w:t>(95% CI)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015FBB0" w14:textId="77777777" w:rsidR="00C75786" w:rsidRPr="00FF115D" w:rsidRDefault="00C75786" w:rsidP="00D25C6C">
            <w:pPr>
              <w:jc w:val="center"/>
              <w:rPr>
                <w:rFonts w:eastAsia="Calibri"/>
                <w:color w:val="000000" w:themeColor="text1"/>
              </w:rPr>
            </w:pPr>
            <w:r w:rsidRPr="00FF115D">
              <w:rPr>
                <w:rFonts w:eastAsia="Calibri"/>
                <w:color w:val="000000" w:themeColor="text1"/>
              </w:rPr>
              <w:t>Memory</w:t>
            </w:r>
          </w:p>
          <w:p w14:paraId="16657A2A" w14:textId="77777777" w:rsidR="00C75786" w:rsidRPr="00FF115D" w:rsidRDefault="00C75786" w:rsidP="00D25C6C">
            <w:pPr>
              <w:jc w:val="center"/>
              <w:rPr>
                <w:rFonts w:eastAsia="Calibri"/>
                <w:color w:val="000000" w:themeColor="text1"/>
              </w:rPr>
            </w:pPr>
          </w:p>
          <w:p w14:paraId="4E0C4E09" w14:textId="77777777" w:rsidR="00C75786" w:rsidRPr="00FF115D" w:rsidRDefault="00C75786" w:rsidP="00D25C6C">
            <w:pPr>
              <w:jc w:val="center"/>
              <w:rPr>
                <w:rFonts w:eastAsia="Calibri"/>
                <w:color w:val="000000" w:themeColor="text1"/>
              </w:rPr>
            </w:pPr>
            <w:r w:rsidRPr="00FF115D">
              <w:rPr>
                <w:rFonts w:eastAsia="Calibri"/>
                <w:color w:val="000000" w:themeColor="text1"/>
              </w:rPr>
              <w:t>Beta</w:t>
            </w:r>
            <w:r w:rsidRPr="00FF115D">
              <w:rPr>
                <w:rFonts w:eastAsia="Calibri"/>
                <w:color w:val="000000" w:themeColor="text1"/>
                <w:u w:val="single"/>
              </w:rPr>
              <w:t>+</w:t>
            </w:r>
            <w:r w:rsidRPr="00FF115D">
              <w:rPr>
                <w:rFonts w:eastAsia="Calibri"/>
                <w:color w:val="000000" w:themeColor="text1"/>
              </w:rPr>
              <w:t>SE</w:t>
            </w:r>
          </w:p>
          <w:p w14:paraId="491A92A0" w14:textId="77777777" w:rsidR="00C75786" w:rsidRPr="00FF115D" w:rsidRDefault="00C75786" w:rsidP="00D25C6C">
            <w:pPr>
              <w:jc w:val="center"/>
              <w:rPr>
                <w:rFonts w:eastAsia="Calibri"/>
                <w:color w:val="000000" w:themeColor="text1"/>
              </w:rPr>
            </w:pPr>
            <w:r w:rsidRPr="00FF115D">
              <w:rPr>
                <w:rFonts w:eastAsia="Calibri"/>
                <w:color w:val="000000" w:themeColor="text1"/>
              </w:rPr>
              <w:t>(95% CI)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B77D86C" w14:textId="77777777" w:rsidR="00C75786" w:rsidRPr="00FF115D" w:rsidRDefault="00C75786" w:rsidP="00D25C6C">
            <w:pPr>
              <w:jc w:val="center"/>
              <w:rPr>
                <w:rFonts w:eastAsia="Calibri"/>
                <w:color w:val="000000" w:themeColor="text1"/>
              </w:rPr>
            </w:pPr>
            <w:r w:rsidRPr="00FF115D">
              <w:rPr>
                <w:rFonts w:eastAsia="Calibri"/>
                <w:color w:val="000000" w:themeColor="text1"/>
              </w:rPr>
              <w:t>Fluency</w:t>
            </w:r>
          </w:p>
          <w:p w14:paraId="5FB667F9" w14:textId="77777777" w:rsidR="00C75786" w:rsidRPr="00FF115D" w:rsidRDefault="00C75786" w:rsidP="00D25C6C">
            <w:pPr>
              <w:jc w:val="center"/>
              <w:rPr>
                <w:rFonts w:eastAsia="Calibri"/>
                <w:color w:val="000000" w:themeColor="text1"/>
              </w:rPr>
            </w:pPr>
          </w:p>
          <w:p w14:paraId="73BF92E5" w14:textId="77777777" w:rsidR="00C75786" w:rsidRPr="00FF115D" w:rsidRDefault="00C75786" w:rsidP="00D25C6C">
            <w:pPr>
              <w:jc w:val="center"/>
              <w:rPr>
                <w:rFonts w:eastAsia="Calibri"/>
                <w:color w:val="000000" w:themeColor="text1"/>
              </w:rPr>
            </w:pPr>
            <w:r w:rsidRPr="00FF115D">
              <w:rPr>
                <w:rFonts w:eastAsia="Calibri"/>
                <w:color w:val="000000" w:themeColor="text1"/>
              </w:rPr>
              <w:t>Beta</w:t>
            </w:r>
            <w:r w:rsidRPr="00FF115D">
              <w:rPr>
                <w:rFonts w:eastAsia="Calibri"/>
                <w:color w:val="000000" w:themeColor="text1"/>
                <w:u w:val="single"/>
              </w:rPr>
              <w:t>+</w:t>
            </w:r>
            <w:r w:rsidRPr="00FF115D">
              <w:rPr>
                <w:rFonts w:eastAsia="Calibri"/>
                <w:color w:val="000000" w:themeColor="text1"/>
              </w:rPr>
              <w:t>SE</w:t>
            </w:r>
          </w:p>
          <w:p w14:paraId="17735A6C" w14:textId="77777777" w:rsidR="00C75786" w:rsidRPr="00FF115D" w:rsidRDefault="00C75786" w:rsidP="00D25C6C">
            <w:pPr>
              <w:jc w:val="center"/>
              <w:rPr>
                <w:rFonts w:eastAsia="Calibri"/>
                <w:color w:val="000000" w:themeColor="text1"/>
              </w:rPr>
            </w:pPr>
            <w:r w:rsidRPr="00FF115D">
              <w:rPr>
                <w:rFonts w:eastAsia="Calibri"/>
                <w:color w:val="000000" w:themeColor="text1"/>
              </w:rPr>
              <w:t>(95% CI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F60A532" w14:textId="77777777" w:rsidR="00C75786" w:rsidRPr="00FF115D" w:rsidRDefault="00C75786" w:rsidP="00D25C6C">
            <w:pPr>
              <w:jc w:val="center"/>
              <w:rPr>
                <w:rFonts w:eastAsia="Calibri"/>
                <w:color w:val="000000" w:themeColor="text1"/>
              </w:rPr>
            </w:pPr>
            <w:r w:rsidRPr="00FF115D">
              <w:rPr>
                <w:rFonts w:eastAsia="Calibri"/>
                <w:color w:val="000000" w:themeColor="text1"/>
              </w:rPr>
              <w:t>DSST</w:t>
            </w:r>
          </w:p>
          <w:p w14:paraId="79AE3F56" w14:textId="77777777" w:rsidR="00C75786" w:rsidRPr="00FF115D" w:rsidRDefault="00C75786" w:rsidP="00D25C6C">
            <w:pPr>
              <w:jc w:val="center"/>
              <w:rPr>
                <w:rFonts w:eastAsia="Calibri"/>
                <w:color w:val="000000" w:themeColor="text1"/>
              </w:rPr>
            </w:pPr>
          </w:p>
          <w:p w14:paraId="2CC0ADB8" w14:textId="77777777" w:rsidR="00C75786" w:rsidRPr="00FF115D" w:rsidRDefault="00C75786" w:rsidP="00D25C6C">
            <w:pPr>
              <w:jc w:val="center"/>
              <w:rPr>
                <w:rFonts w:eastAsia="Calibri"/>
                <w:color w:val="000000" w:themeColor="text1"/>
              </w:rPr>
            </w:pPr>
            <w:r w:rsidRPr="00FF115D">
              <w:rPr>
                <w:rFonts w:eastAsia="Calibri"/>
                <w:color w:val="000000" w:themeColor="text1"/>
              </w:rPr>
              <w:t>Beta</w:t>
            </w:r>
            <w:r w:rsidRPr="00FF115D">
              <w:rPr>
                <w:rFonts w:eastAsia="Calibri"/>
                <w:color w:val="000000" w:themeColor="text1"/>
                <w:u w:val="single"/>
              </w:rPr>
              <w:t>+</w:t>
            </w:r>
            <w:r w:rsidRPr="00FF115D">
              <w:rPr>
                <w:rFonts w:eastAsia="Calibri"/>
                <w:color w:val="000000" w:themeColor="text1"/>
              </w:rPr>
              <w:t>SE</w:t>
            </w:r>
          </w:p>
          <w:p w14:paraId="76D53FD6" w14:textId="77777777" w:rsidR="00C75786" w:rsidRPr="00FF115D" w:rsidRDefault="00C75786" w:rsidP="00D25C6C">
            <w:pPr>
              <w:jc w:val="center"/>
              <w:rPr>
                <w:rFonts w:eastAsia="Calibri"/>
                <w:color w:val="000000" w:themeColor="text1"/>
              </w:rPr>
            </w:pPr>
            <w:r w:rsidRPr="00FF115D">
              <w:rPr>
                <w:rFonts w:eastAsia="Calibri"/>
                <w:color w:val="000000" w:themeColor="text1"/>
              </w:rPr>
              <w:t>(95% CI)</w:t>
            </w:r>
          </w:p>
        </w:tc>
      </w:tr>
      <w:tr w:rsidR="00FF115D" w:rsidRPr="00FF115D" w14:paraId="68C4E046" w14:textId="77777777" w:rsidTr="00D25C6C">
        <w:tc>
          <w:tcPr>
            <w:tcW w:w="9805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6D732CD" w14:textId="77777777" w:rsidR="00C75786" w:rsidRPr="00FF115D" w:rsidRDefault="00C75786" w:rsidP="00D25C6C">
            <w:pPr>
              <w:rPr>
                <w:rFonts w:eastAsia="Calibri"/>
                <w:color w:val="000000" w:themeColor="text1"/>
              </w:rPr>
            </w:pPr>
          </w:p>
        </w:tc>
      </w:tr>
      <w:tr w:rsidR="00FF115D" w:rsidRPr="00FF115D" w14:paraId="0334657B" w14:textId="77777777" w:rsidTr="00D25C6C"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DCDCA8" w14:textId="77777777" w:rsidR="00C75786" w:rsidRPr="00FF115D" w:rsidRDefault="00C75786" w:rsidP="00D25C6C">
            <w:pPr>
              <w:rPr>
                <w:rFonts w:eastAsia="Calibri"/>
                <w:color w:val="000000" w:themeColor="text1"/>
              </w:rPr>
            </w:pPr>
            <w:r w:rsidRPr="00FF115D">
              <w:rPr>
                <w:rFonts w:eastAsia="Calibri"/>
                <w:color w:val="000000" w:themeColor="text1"/>
              </w:rPr>
              <w:t>Model 2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B0A0335" w14:textId="77777777" w:rsidR="00C75786" w:rsidRPr="00FF115D" w:rsidRDefault="00C75786" w:rsidP="00D25C6C">
            <w:pPr>
              <w:jc w:val="center"/>
              <w:rPr>
                <w:color w:val="000000" w:themeColor="text1"/>
              </w:rPr>
            </w:pPr>
            <w:r w:rsidRPr="00FF115D">
              <w:rPr>
                <w:color w:val="000000" w:themeColor="text1"/>
              </w:rPr>
              <w:t>log</w:t>
            </w:r>
            <w:r w:rsidRPr="00FF115D">
              <w:rPr>
                <w:color w:val="000000" w:themeColor="text1"/>
                <w:vertAlign w:val="subscript"/>
              </w:rPr>
              <w:t>2</w:t>
            </w:r>
            <w:r w:rsidRPr="00FF115D">
              <w:rPr>
                <w:color w:val="000000" w:themeColor="text1"/>
              </w:rPr>
              <w:t>(LDL-C)</w:t>
            </w:r>
          </w:p>
          <w:p w14:paraId="3A29CA7E" w14:textId="77777777" w:rsidR="00C75786" w:rsidRPr="00FF115D" w:rsidRDefault="00C75786" w:rsidP="00D25C6C">
            <w:pPr>
              <w:jc w:val="center"/>
              <w:rPr>
                <w:rFonts w:eastAsia="Calibri"/>
                <w:color w:val="000000" w:themeColor="text1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04A0D20" w14:textId="50E44BA7" w:rsidR="00C75786" w:rsidRPr="00FF115D" w:rsidRDefault="00C75786" w:rsidP="00D25C6C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eastAsia="Calibri"/>
                <w:color w:val="000000" w:themeColor="text1"/>
              </w:rPr>
            </w:pPr>
            <w:r w:rsidRPr="00FF115D">
              <w:rPr>
                <w:rFonts w:eastAsia="MS Mincho"/>
                <w:color w:val="000000" w:themeColor="text1"/>
              </w:rPr>
              <w:t>0.</w:t>
            </w:r>
            <w:r w:rsidR="00851593" w:rsidRPr="00FF115D">
              <w:rPr>
                <w:rFonts w:eastAsia="MS Mincho"/>
                <w:color w:val="000000" w:themeColor="text1"/>
              </w:rPr>
              <w:t>34</w:t>
            </w:r>
            <w:r w:rsidRPr="00FF115D">
              <w:rPr>
                <w:rFonts w:eastAsia="MS Mincho"/>
                <w:color w:val="000000" w:themeColor="text1"/>
                <w:u w:val="single"/>
              </w:rPr>
              <w:t>+</w:t>
            </w:r>
            <w:r w:rsidRPr="00FF115D">
              <w:rPr>
                <w:rFonts w:eastAsia="MS Mincho"/>
                <w:color w:val="000000" w:themeColor="text1"/>
              </w:rPr>
              <w:t>0.</w:t>
            </w:r>
            <w:r w:rsidR="00851593" w:rsidRPr="00FF115D">
              <w:rPr>
                <w:rFonts w:eastAsia="MS Mincho"/>
                <w:color w:val="000000" w:themeColor="text1"/>
              </w:rPr>
              <w:t>19</w:t>
            </w:r>
            <w:r w:rsidR="00851593" w:rsidRPr="00FF115D">
              <w:rPr>
                <w:rFonts w:eastAsia="MS Mincho"/>
                <w:color w:val="000000" w:themeColor="text1"/>
                <w:vertAlign w:val="superscript"/>
              </w:rPr>
              <w:t>+</w:t>
            </w:r>
            <w:r w:rsidRPr="00FF115D">
              <w:rPr>
                <w:rFonts w:eastAsia="MS Mincho"/>
                <w:color w:val="000000" w:themeColor="text1"/>
              </w:rPr>
              <w:t xml:space="preserve"> </w:t>
            </w:r>
            <w:r w:rsidR="00851593" w:rsidRPr="00FF115D">
              <w:rPr>
                <w:rFonts w:eastAsia="MS Mincho"/>
                <w:color w:val="000000" w:themeColor="text1"/>
              </w:rPr>
              <w:t xml:space="preserve">     </w:t>
            </w:r>
            <w:r w:rsidRPr="00FF115D">
              <w:rPr>
                <w:rFonts w:eastAsia="MS Mincho"/>
                <w:color w:val="000000" w:themeColor="text1"/>
              </w:rPr>
              <w:t>(</w:t>
            </w:r>
            <w:r w:rsidR="00851593" w:rsidRPr="00FF115D">
              <w:rPr>
                <w:rFonts w:eastAsia="MS Mincho"/>
                <w:color w:val="000000" w:themeColor="text1"/>
              </w:rPr>
              <w:t>-</w:t>
            </w:r>
            <w:r w:rsidRPr="00FF115D">
              <w:rPr>
                <w:rFonts w:eastAsia="MS Mincho"/>
                <w:color w:val="000000" w:themeColor="text1"/>
              </w:rPr>
              <w:t>0.0</w:t>
            </w:r>
            <w:r w:rsidR="00851593" w:rsidRPr="00FF115D">
              <w:rPr>
                <w:rFonts w:eastAsia="MS Mincho"/>
                <w:color w:val="000000" w:themeColor="text1"/>
              </w:rPr>
              <w:t>2</w:t>
            </w:r>
            <w:r w:rsidRPr="00FF115D">
              <w:rPr>
                <w:rFonts w:eastAsia="MS Mincho"/>
                <w:color w:val="000000" w:themeColor="text1"/>
              </w:rPr>
              <w:t xml:space="preserve"> -- 0.</w:t>
            </w:r>
            <w:r w:rsidR="00851593" w:rsidRPr="00FF115D">
              <w:rPr>
                <w:rFonts w:eastAsia="MS Mincho"/>
                <w:color w:val="000000" w:themeColor="text1"/>
              </w:rPr>
              <w:t>72</w:t>
            </w:r>
            <w:r w:rsidRPr="00FF115D">
              <w:rPr>
                <w:rFonts w:eastAsia="MS Mincho"/>
                <w:color w:val="000000" w:themeColor="text1"/>
              </w:rPr>
              <w:t>)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3E67E28" w14:textId="0DB46262" w:rsidR="00C75786" w:rsidRPr="00FF115D" w:rsidRDefault="00C75786" w:rsidP="00D25C6C">
            <w:pPr>
              <w:jc w:val="center"/>
              <w:rPr>
                <w:rFonts w:eastAsia="Calibri"/>
                <w:color w:val="000000" w:themeColor="text1"/>
              </w:rPr>
            </w:pPr>
            <w:r w:rsidRPr="00FF115D">
              <w:rPr>
                <w:rFonts w:eastAsia="MS Mincho"/>
                <w:color w:val="000000" w:themeColor="text1"/>
              </w:rPr>
              <w:t>0.</w:t>
            </w:r>
            <w:r w:rsidR="006B6913" w:rsidRPr="00FF115D">
              <w:rPr>
                <w:rFonts w:eastAsia="MS Mincho"/>
                <w:color w:val="000000" w:themeColor="text1"/>
              </w:rPr>
              <w:t>09</w:t>
            </w:r>
            <w:r w:rsidRPr="00FF115D">
              <w:rPr>
                <w:rFonts w:eastAsia="MS Mincho"/>
                <w:color w:val="000000" w:themeColor="text1"/>
                <w:u w:val="single"/>
              </w:rPr>
              <w:t>+</w:t>
            </w:r>
            <w:r w:rsidRPr="00FF115D">
              <w:rPr>
                <w:rFonts w:eastAsia="MS Mincho"/>
                <w:color w:val="000000" w:themeColor="text1"/>
              </w:rPr>
              <w:t>0.09      (-0.0</w:t>
            </w:r>
            <w:r w:rsidR="006B6913" w:rsidRPr="00FF115D">
              <w:rPr>
                <w:rFonts w:eastAsia="MS Mincho"/>
                <w:color w:val="000000" w:themeColor="text1"/>
              </w:rPr>
              <w:t>9</w:t>
            </w:r>
            <w:r w:rsidRPr="00FF115D">
              <w:rPr>
                <w:rFonts w:eastAsia="MS Mincho"/>
                <w:color w:val="000000" w:themeColor="text1"/>
              </w:rPr>
              <w:t xml:space="preserve"> -- 0.</w:t>
            </w:r>
            <w:r w:rsidR="006B6913" w:rsidRPr="00FF115D">
              <w:rPr>
                <w:rFonts w:eastAsia="MS Mincho"/>
                <w:color w:val="000000" w:themeColor="text1"/>
              </w:rPr>
              <w:t>27</w:t>
            </w:r>
            <w:r w:rsidRPr="00FF115D">
              <w:rPr>
                <w:rFonts w:eastAsia="MS Mincho"/>
                <w:color w:val="000000" w:themeColor="text1"/>
              </w:rPr>
              <w:t>)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C82B65A" w14:textId="7CD2D40F" w:rsidR="00C75786" w:rsidRPr="00FF115D" w:rsidRDefault="00C75786" w:rsidP="00D25C6C">
            <w:pPr>
              <w:jc w:val="center"/>
              <w:rPr>
                <w:rFonts w:eastAsia="Calibri"/>
                <w:color w:val="000000" w:themeColor="text1"/>
              </w:rPr>
            </w:pPr>
            <w:r w:rsidRPr="00FF115D">
              <w:rPr>
                <w:rFonts w:eastAsia="MS Mincho"/>
                <w:color w:val="000000" w:themeColor="text1"/>
              </w:rPr>
              <w:t>0.</w:t>
            </w:r>
            <w:r w:rsidR="00851593" w:rsidRPr="00FF115D">
              <w:rPr>
                <w:rFonts w:eastAsia="MS Mincho"/>
                <w:color w:val="000000" w:themeColor="text1"/>
              </w:rPr>
              <w:t>53</w:t>
            </w:r>
            <w:r w:rsidRPr="00FF115D">
              <w:rPr>
                <w:rFonts w:eastAsia="MS Mincho"/>
                <w:color w:val="000000" w:themeColor="text1"/>
                <w:u w:val="single"/>
              </w:rPr>
              <w:t>+</w:t>
            </w:r>
            <w:r w:rsidRPr="00FF115D">
              <w:rPr>
                <w:rFonts w:eastAsia="MS Mincho"/>
                <w:color w:val="000000" w:themeColor="text1"/>
              </w:rPr>
              <w:t>0.2</w:t>
            </w:r>
            <w:r w:rsidR="00851593" w:rsidRPr="00FF115D">
              <w:rPr>
                <w:rFonts w:eastAsia="MS Mincho"/>
                <w:color w:val="000000" w:themeColor="text1"/>
              </w:rPr>
              <w:t>6</w:t>
            </w:r>
            <w:r w:rsidRPr="00FF115D">
              <w:rPr>
                <w:rFonts w:eastAsia="MS Mincho"/>
                <w:color w:val="000000" w:themeColor="text1"/>
              </w:rPr>
              <w:t>* (0.</w:t>
            </w:r>
            <w:r w:rsidR="00851593" w:rsidRPr="00FF115D">
              <w:rPr>
                <w:rFonts w:eastAsia="MS Mincho"/>
                <w:color w:val="000000" w:themeColor="text1"/>
              </w:rPr>
              <w:t>01</w:t>
            </w:r>
            <w:r w:rsidRPr="00FF115D">
              <w:rPr>
                <w:rFonts w:eastAsia="MS Mincho"/>
                <w:color w:val="000000" w:themeColor="text1"/>
              </w:rPr>
              <w:t xml:space="preserve"> -- 1.</w:t>
            </w:r>
            <w:r w:rsidR="00851593" w:rsidRPr="00FF115D">
              <w:rPr>
                <w:rFonts w:eastAsia="MS Mincho"/>
                <w:color w:val="000000" w:themeColor="text1"/>
              </w:rPr>
              <w:t>05</w:t>
            </w:r>
            <w:r w:rsidRPr="00FF115D">
              <w:rPr>
                <w:rFonts w:eastAsia="MS Mincho"/>
                <w:color w:val="000000" w:themeColor="text1"/>
              </w:rPr>
              <w:t>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D9A4ACC" w14:textId="3DCD9CA6" w:rsidR="00C75786" w:rsidRPr="00FF115D" w:rsidRDefault="00851593" w:rsidP="00D25C6C">
            <w:pPr>
              <w:jc w:val="center"/>
              <w:rPr>
                <w:rFonts w:eastAsia="Calibri"/>
                <w:color w:val="000000" w:themeColor="text1"/>
              </w:rPr>
            </w:pPr>
            <w:r w:rsidRPr="00FF115D">
              <w:rPr>
                <w:rFonts w:eastAsia="MS Mincho"/>
                <w:color w:val="000000" w:themeColor="text1"/>
              </w:rPr>
              <w:t>0.56</w:t>
            </w:r>
            <w:r w:rsidR="00C75786" w:rsidRPr="00FF115D">
              <w:rPr>
                <w:rFonts w:eastAsia="MS Mincho"/>
                <w:color w:val="000000" w:themeColor="text1"/>
                <w:u w:val="single"/>
              </w:rPr>
              <w:t>+</w:t>
            </w:r>
            <w:r w:rsidR="00C75786" w:rsidRPr="00FF115D">
              <w:rPr>
                <w:rFonts w:eastAsia="MS Mincho"/>
                <w:color w:val="000000" w:themeColor="text1"/>
              </w:rPr>
              <w:t>0.4</w:t>
            </w:r>
            <w:r w:rsidRPr="00FF115D">
              <w:rPr>
                <w:rFonts w:eastAsia="MS Mincho"/>
                <w:color w:val="000000" w:themeColor="text1"/>
              </w:rPr>
              <w:t>2</w:t>
            </w:r>
            <w:r w:rsidR="00C75786" w:rsidRPr="00FF115D">
              <w:rPr>
                <w:rFonts w:eastAsia="MS Mincho"/>
                <w:color w:val="000000" w:themeColor="text1"/>
              </w:rPr>
              <w:t xml:space="preserve"> </w:t>
            </w:r>
            <w:r w:rsidRPr="00FF115D">
              <w:rPr>
                <w:rFonts w:eastAsia="MS Mincho"/>
                <w:color w:val="000000" w:themeColor="text1"/>
              </w:rPr>
              <w:t xml:space="preserve">       </w:t>
            </w:r>
            <w:r w:rsidR="00C75786" w:rsidRPr="00FF115D">
              <w:rPr>
                <w:rFonts w:eastAsia="MS Mincho"/>
                <w:color w:val="000000" w:themeColor="text1"/>
              </w:rPr>
              <w:t>(</w:t>
            </w:r>
            <w:r w:rsidRPr="00FF115D">
              <w:rPr>
                <w:rFonts w:eastAsia="MS Mincho"/>
                <w:color w:val="000000" w:themeColor="text1"/>
              </w:rPr>
              <w:t>-</w:t>
            </w:r>
            <w:r w:rsidR="00C75786" w:rsidRPr="00FF115D">
              <w:rPr>
                <w:rFonts w:eastAsia="MS Mincho"/>
                <w:color w:val="000000" w:themeColor="text1"/>
              </w:rPr>
              <w:t>0.2</w:t>
            </w:r>
            <w:r w:rsidRPr="00FF115D">
              <w:rPr>
                <w:rFonts w:eastAsia="MS Mincho"/>
                <w:color w:val="000000" w:themeColor="text1"/>
              </w:rPr>
              <w:t>7</w:t>
            </w:r>
            <w:r w:rsidR="00C75786" w:rsidRPr="00FF115D">
              <w:rPr>
                <w:rFonts w:eastAsia="MS Mincho"/>
                <w:color w:val="000000" w:themeColor="text1"/>
              </w:rPr>
              <w:t xml:space="preserve"> </w:t>
            </w:r>
            <w:r w:rsidRPr="00FF115D">
              <w:rPr>
                <w:rFonts w:eastAsia="MS Mincho"/>
                <w:color w:val="000000" w:themeColor="text1"/>
              </w:rPr>
              <w:t>--</w:t>
            </w:r>
            <w:r w:rsidR="00C75786" w:rsidRPr="00FF115D">
              <w:rPr>
                <w:rFonts w:eastAsia="MS Mincho"/>
                <w:color w:val="000000" w:themeColor="text1"/>
              </w:rPr>
              <w:t xml:space="preserve"> </w:t>
            </w:r>
            <w:r w:rsidRPr="00FF115D">
              <w:rPr>
                <w:rFonts w:eastAsia="MS Mincho"/>
                <w:color w:val="000000" w:themeColor="text1"/>
              </w:rPr>
              <w:t>1.40</w:t>
            </w:r>
            <w:r w:rsidR="00C75786" w:rsidRPr="00FF115D">
              <w:rPr>
                <w:rFonts w:eastAsia="MS Mincho"/>
                <w:color w:val="000000" w:themeColor="text1"/>
              </w:rPr>
              <w:t>)</w:t>
            </w:r>
          </w:p>
        </w:tc>
      </w:tr>
      <w:tr w:rsidR="00FF115D" w:rsidRPr="00FF115D" w14:paraId="39C41FCC" w14:textId="77777777" w:rsidTr="00D25C6C">
        <w:tc>
          <w:tcPr>
            <w:tcW w:w="12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C25CC58" w14:textId="77777777" w:rsidR="00C75786" w:rsidRPr="00FF115D" w:rsidRDefault="00C75786" w:rsidP="00D25C6C">
            <w:pPr>
              <w:rPr>
                <w:rFonts w:eastAsia="Calibri"/>
                <w:color w:val="000000" w:themeColor="text1"/>
              </w:rPr>
            </w:pP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11D0957" w14:textId="77777777" w:rsidR="00C75786" w:rsidRPr="00FF115D" w:rsidRDefault="00C75786" w:rsidP="00D25C6C">
            <w:pPr>
              <w:jc w:val="center"/>
              <w:rPr>
                <w:color w:val="000000" w:themeColor="text1"/>
              </w:rPr>
            </w:pPr>
            <w:r w:rsidRPr="00FF115D">
              <w:rPr>
                <w:color w:val="000000" w:themeColor="text1"/>
              </w:rPr>
              <w:t>log</w:t>
            </w:r>
            <w:r w:rsidRPr="00FF115D">
              <w:rPr>
                <w:color w:val="000000" w:themeColor="text1"/>
                <w:vertAlign w:val="subscript"/>
              </w:rPr>
              <w:t>2</w:t>
            </w:r>
            <w:r w:rsidRPr="00FF115D">
              <w:rPr>
                <w:color w:val="000000" w:themeColor="text1"/>
              </w:rPr>
              <w:t>(HDL-C)</w:t>
            </w:r>
          </w:p>
          <w:p w14:paraId="71FC1001" w14:textId="77777777" w:rsidR="00C75786" w:rsidRPr="00FF115D" w:rsidRDefault="00C75786" w:rsidP="00D25C6C">
            <w:pPr>
              <w:jc w:val="center"/>
              <w:rPr>
                <w:color w:val="000000" w:themeColor="text1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DFEFD45" w14:textId="47DA9731" w:rsidR="00C75786" w:rsidRPr="00FF115D" w:rsidRDefault="00C75786" w:rsidP="00D25C6C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eastAsia="MS Mincho"/>
                <w:color w:val="000000" w:themeColor="text1"/>
              </w:rPr>
            </w:pPr>
            <w:r w:rsidRPr="00FF115D">
              <w:rPr>
                <w:rFonts w:eastAsia="MS Mincho"/>
                <w:color w:val="000000" w:themeColor="text1"/>
              </w:rPr>
              <w:t>0.</w:t>
            </w:r>
            <w:r w:rsidR="00851593" w:rsidRPr="00FF115D">
              <w:rPr>
                <w:rFonts w:eastAsia="MS Mincho"/>
                <w:color w:val="000000" w:themeColor="text1"/>
              </w:rPr>
              <w:t>29</w:t>
            </w:r>
            <w:r w:rsidRPr="00FF115D">
              <w:rPr>
                <w:rFonts w:eastAsia="MS Mincho"/>
                <w:color w:val="000000" w:themeColor="text1"/>
                <w:u w:val="single"/>
              </w:rPr>
              <w:t>+</w:t>
            </w:r>
            <w:r w:rsidRPr="00FF115D">
              <w:rPr>
                <w:rFonts w:eastAsia="MS Mincho"/>
                <w:color w:val="000000" w:themeColor="text1"/>
              </w:rPr>
              <w:t>0.2</w:t>
            </w:r>
            <w:r w:rsidR="00851593" w:rsidRPr="00FF115D">
              <w:rPr>
                <w:rFonts w:eastAsia="MS Mincho"/>
                <w:color w:val="000000" w:themeColor="text1"/>
              </w:rPr>
              <w:t>4</w:t>
            </w:r>
            <w:r w:rsidRPr="00FF115D">
              <w:rPr>
                <w:rFonts w:eastAsia="MS Mincho"/>
                <w:color w:val="000000" w:themeColor="text1"/>
              </w:rPr>
              <w:t xml:space="preserve">      (-0.</w:t>
            </w:r>
            <w:r w:rsidR="00851593" w:rsidRPr="00FF115D">
              <w:rPr>
                <w:rFonts w:eastAsia="MS Mincho"/>
                <w:color w:val="000000" w:themeColor="text1"/>
              </w:rPr>
              <w:t>20</w:t>
            </w:r>
            <w:r w:rsidRPr="00FF115D">
              <w:rPr>
                <w:rFonts w:eastAsia="MS Mincho"/>
                <w:color w:val="000000" w:themeColor="text1"/>
              </w:rPr>
              <w:t xml:space="preserve"> -- 0.</w:t>
            </w:r>
            <w:r w:rsidR="00851593" w:rsidRPr="00FF115D">
              <w:rPr>
                <w:rFonts w:eastAsia="MS Mincho"/>
                <w:color w:val="000000" w:themeColor="text1"/>
              </w:rPr>
              <w:t>7</w:t>
            </w:r>
            <w:r w:rsidRPr="00FF115D">
              <w:rPr>
                <w:rFonts w:eastAsia="MS Mincho"/>
                <w:color w:val="000000" w:themeColor="text1"/>
              </w:rPr>
              <w:t>8)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A472EE2" w14:textId="544B42D3" w:rsidR="00C75786" w:rsidRPr="00FF115D" w:rsidRDefault="00C75786" w:rsidP="00D25C6C">
            <w:pPr>
              <w:jc w:val="center"/>
              <w:rPr>
                <w:rFonts w:eastAsia="MS Mincho"/>
                <w:color w:val="000000" w:themeColor="text1"/>
              </w:rPr>
            </w:pPr>
            <w:r w:rsidRPr="00FF115D">
              <w:rPr>
                <w:rFonts w:eastAsia="MS Mincho"/>
                <w:color w:val="000000" w:themeColor="text1"/>
              </w:rPr>
              <w:t>0.0</w:t>
            </w:r>
            <w:r w:rsidR="006B6913" w:rsidRPr="00FF115D">
              <w:rPr>
                <w:rFonts w:eastAsia="MS Mincho"/>
                <w:color w:val="000000" w:themeColor="text1"/>
              </w:rPr>
              <w:t>5</w:t>
            </w:r>
            <w:r w:rsidRPr="00FF115D">
              <w:rPr>
                <w:rFonts w:eastAsia="MS Mincho"/>
                <w:color w:val="000000" w:themeColor="text1"/>
                <w:u w:val="single"/>
              </w:rPr>
              <w:t>+</w:t>
            </w:r>
            <w:r w:rsidRPr="00FF115D">
              <w:rPr>
                <w:rFonts w:eastAsia="MS Mincho"/>
                <w:color w:val="000000" w:themeColor="text1"/>
              </w:rPr>
              <w:t>0.1</w:t>
            </w:r>
            <w:r w:rsidR="006B6913" w:rsidRPr="00FF115D">
              <w:rPr>
                <w:rFonts w:eastAsia="MS Mincho"/>
                <w:color w:val="000000" w:themeColor="text1"/>
              </w:rPr>
              <w:t>2</w:t>
            </w:r>
            <w:r w:rsidRPr="00FF115D">
              <w:rPr>
                <w:rFonts w:eastAsia="MS Mincho"/>
                <w:color w:val="000000" w:themeColor="text1"/>
              </w:rPr>
              <w:t xml:space="preserve">      (-0.19 -- 0.</w:t>
            </w:r>
            <w:r w:rsidR="006B6913" w:rsidRPr="00FF115D">
              <w:rPr>
                <w:rFonts w:eastAsia="MS Mincho"/>
                <w:color w:val="000000" w:themeColor="text1"/>
              </w:rPr>
              <w:t>29</w:t>
            </w:r>
            <w:r w:rsidRPr="00FF115D">
              <w:rPr>
                <w:rFonts w:eastAsia="MS Mincho"/>
                <w:color w:val="000000" w:themeColor="text1"/>
              </w:rPr>
              <w:t>)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7DE86D1" w14:textId="77EF1B97" w:rsidR="00C75786" w:rsidRPr="00FF115D" w:rsidRDefault="00C75786" w:rsidP="00D25C6C">
            <w:pPr>
              <w:jc w:val="center"/>
              <w:rPr>
                <w:rFonts w:eastAsia="MS Mincho"/>
                <w:color w:val="000000" w:themeColor="text1"/>
              </w:rPr>
            </w:pPr>
            <w:r w:rsidRPr="00FF115D">
              <w:rPr>
                <w:rFonts w:eastAsia="MS Mincho"/>
                <w:color w:val="000000" w:themeColor="text1"/>
              </w:rPr>
              <w:t>0.7</w:t>
            </w:r>
            <w:r w:rsidR="00851593" w:rsidRPr="00FF115D">
              <w:rPr>
                <w:rFonts w:eastAsia="MS Mincho"/>
                <w:color w:val="000000" w:themeColor="text1"/>
              </w:rPr>
              <w:t>3</w:t>
            </w:r>
            <w:r w:rsidRPr="00FF115D">
              <w:rPr>
                <w:rFonts w:eastAsia="MS Mincho"/>
                <w:color w:val="000000" w:themeColor="text1"/>
                <w:u w:val="single"/>
              </w:rPr>
              <w:t>+</w:t>
            </w:r>
            <w:r w:rsidRPr="00FF115D">
              <w:rPr>
                <w:rFonts w:eastAsia="MS Mincho"/>
                <w:color w:val="000000" w:themeColor="text1"/>
              </w:rPr>
              <w:t>0.</w:t>
            </w:r>
            <w:r w:rsidR="00851593" w:rsidRPr="00FF115D">
              <w:rPr>
                <w:rFonts w:eastAsia="MS Mincho"/>
                <w:color w:val="000000" w:themeColor="text1"/>
              </w:rPr>
              <w:t>39</w:t>
            </w:r>
            <w:r w:rsidRPr="00FF115D">
              <w:rPr>
                <w:b/>
                <w:color w:val="000000" w:themeColor="text1"/>
                <w:vertAlign w:val="superscript"/>
              </w:rPr>
              <w:t>+</w:t>
            </w:r>
            <w:r w:rsidRPr="00FF115D">
              <w:rPr>
                <w:rFonts w:eastAsia="MS Mincho"/>
                <w:color w:val="000000" w:themeColor="text1"/>
              </w:rPr>
              <w:t xml:space="preserve">      (-0.0</w:t>
            </w:r>
            <w:r w:rsidR="00851593" w:rsidRPr="00FF115D">
              <w:rPr>
                <w:rFonts w:eastAsia="MS Mincho"/>
                <w:color w:val="000000" w:themeColor="text1"/>
              </w:rPr>
              <w:t>3</w:t>
            </w:r>
            <w:r w:rsidRPr="00FF115D">
              <w:rPr>
                <w:rFonts w:eastAsia="MS Mincho"/>
                <w:color w:val="000000" w:themeColor="text1"/>
              </w:rPr>
              <w:t xml:space="preserve"> -- 1.5</w:t>
            </w:r>
            <w:r w:rsidR="00851593" w:rsidRPr="00FF115D">
              <w:rPr>
                <w:rFonts w:eastAsia="MS Mincho"/>
                <w:color w:val="000000" w:themeColor="text1"/>
              </w:rPr>
              <w:t>0</w:t>
            </w:r>
            <w:r w:rsidRPr="00FF115D">
              <w:rPr>
                <w:rFonts w:eastAsia="MS Mincho"/>
                <w:color w:val="000000" w:themeColor="text1"/>
              </w:rPr>
              <w:t>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EE6DD49" w14:textId="17CB6DB9" w:rsidR="00C75786" w:rsidRPr="00FF115D" w:rsidRDefault="00C75786" w:rsidP="00D25C6C">
            <w:pPr>
              <w:jc w:val="center"/>
              <w:rPr>
                <w:rFonts w:eastAsia="MS Mincho"/>
                <w:color w:val="000000" w:themeColor="text1"/>
              </w:rPr>
            </w:pPr>
            <w:r w:rsidRPr="00FF115D">
              <w:rPr>
                <w:rFonts w:eastAsia="MS Mincho"/>
                <w:color w:val="000000" w:themeColor="text1"/>
              </w:rPr>
              <w:t>0.</w:t>
            </w:r>
            <w:r w:rsidR="00851593" w:rsidRPr="00FF115D">
              <w:rPr>
                <w:rFonts w:eastAsia="MS Mincho"/>
                <w:color w:val="000000" w:themeColor="text1"/>
              </w:rPr>
              <w:t>48</w:t>
            </w:r>
            <w:r w:rsidRPr="00FF115D">
              <w:rPr>
                <w:rFonts w:eastAsia="MS Mincho"/>
                <w:color w:val="000000" w:themeColor="text1"/>
                <w:u w:val="single"/>
              </w:rPr>
              <w:t>+</w:t>
            </w:r>
            <w:r w:rsidRPr="00FF115D">
              <w:rPr>
                <w:rFonts w:eastAsia="MS Mincho"/>
                <w:color w:val="000000" w:themeColor="text1"/>
              </w:rPr>
              <w:t>0.5</w:t>
            </w:r>
            <w:r w:rsidR="00851593" w:rsidRPr="00FF115D">
              <w:rPr>
                <w:rFonts w:eastAsia="MS Mincho"/>
                <w:color w:val="000000" w:themeColor="text1"/>
              </w:rPr>
              <w:t>3</w:t>
            </w:r>
            <w:r w:rsidRPr="00FF115D">
              <w:rPr>
                <w:rFonts w:eastAsia="MS Mincho"/>
                <w:color w:val="000000" w:themeColor="text1"/>
              </w:rPr>
              <w:t xml:space="preserve">        (-0.</w:t>
            </w:r>
            <w:r w:rsidR="00851593" w:rsidRPr="00FF115D">
              <w:rPr>
                <w:rFonts w:eastAsia="MS Mincho"/>
                <w:color w:val="000000" w:themeColor="text1"/>
              </w:rPr>
              <w:t>27</w:t>
            </w:r>
            <w:r w:rsidRPr="00FF115D">
              <w:rPr>
                <w:rFonts w:eastAsia="MS Mincho"/>
                <w:color w:val="000000" w:themeColor="text1"/>
              </w:rPr>
              <w:t xml:space="preserve"> -- 1.</w:t>
            </w:r>
            <w:r w:rsidR="00851593" w:rsidRPr="00FF115D">
              <w:rPr>
                <w:rFonts w:eastAsia="MS Mincho"/>
                <w:color w:val="000000" w:themeColor="text1"/>
              </w:rPr>
              <w:t>40</w:t>
            </w:r>
            <w:r w:rsidRPr="00FF115D">
              <w:rPr>
                <w:rFonts w:eastAsia="MS Mincho"/>
                <w:color w:val="000000" w:themeColor="text1"/>
              </w:rPr>
              <w:t>)</w:t>
            </w:r>
          </w:p>
        </w:tc>
      </w:tr>
    </w:tbl>
    <w:p w14:paraId="3404ACA0" w14:textId="77777777" w:rsidR="00C75786" w:rsidRPr="00FF115D" w:rsidRDefault="00C75786" w:rsidP="00C75786">
      <w:pPr>
        <w:rPr>
          <w:color w:val="000000" w:themeColor="text1"/>
        </w:rPr>
      </w:pPr>
      <w:r w:rsidRPr="00FF115D">
        <w:rPr>
          <w:color w:val="000000" w:themeColor="text1"/>
        </w:rPr>
        <w:t>Note: log</w:t>
      </w:r>
      <w:r w:rsidRPr="00FF115D">
        <w:rPr>
          <w:color w:val="000000" w:themeColor="text1"/>
          <w:vertAlign w:val="subscript"/>
        </w:rPr>
        <w:t>2</w:t>
      </w:r>
      <w:r w:rsidRPr="00FF115D">
        <w:rPr>
          <w:color w:val="000000" w:themeColor="text1"/>
        </w:rPr>
        <w:t xml:space="preserve">(lipid level) = either low-density (LDL-C) or high-density (HDL-C) lipoprotein cholesterol </w:t>
      </w:r>
      <w:r w:rsidRPr="00FF115D">
        <w:rPr>
          <w:rFonts w:eastAsia="Calibri"/>
          <w:color w:val="000000" w:themeColor="text1"/>
        </w:rPr>
        <w:t>levels</w:t>
      </w:r>
      <w:r w:rsidRPr="00FF115D">
        <w:rPr>
          <w:color w:val="000000" w:themeColor="text1"/>
        </w:rPr>
        <w:t xml:space="preserve"> log 2 transformed to approximate normality and improve model fit; thus, beta weights reflect the effect of doubling </w:t>
      </w:r>
      <w:r w:rsidRPr="00FF115D">
        <w:rPr>
          <w:rFonts w:eastAsia="Calibri"/>
          <w:color w:val="000000" w:themeColor="text1"/>
        </w:rPr>
        <w:t xml:space="preserve">each lipid level (separately) </w:t>
      </w:r>
      <w:r w:rsidRPr="00FF115D">
        <w:rPr>
          <w:color w:val="000000" w:themeColor="text1"/>
        </w:rPr>
        <w:t>on cognition.</w:t>
      </w:r>
    </w:p>
    <w:p w14:paraId="325F55F6" w14:textId="77777777" w:rsidR="00C75786" w:rsidRPr="00FF115D" w:rsidRDefault="00C75786" w:rsidP="00C75786">
      <w:pPr>
        <w:rPr>
          <w:color w:val="000000" w:themeColor="text1"/>
        </w:rPr>
      </w:pPr>
    </w:p>
    <w:p w14:paraId="0E717E0F" w14:textId="5BB512F0" w:rsidR="00C75786" w:rsidRPr="00FF115D" w:rsidRDefault="00C75786" w:rsidP="00C75786">
      <w:pPr>
        <w:rPr>
          <w:color w:val="000000" w:themeColor="text1"/>
        </w:rPr>
      </w:pPr>
      <w:r w:rsidRPr="00FF115D">
        <w:rPr>
          <w:color w:val="000000" w:themeColor="text1"/>
        </w:rPr>
        <w:t xml:space="preserve">Model 2: Adjusted for age, sex, </w:t>
      </w:r>
      <w:r w:rsidR="003A6240" w:rsidRPr="00FF115D">
        <w:rPr>
          <w:color w:val="000000" w:themeColor="text1"/>
        </w:rPr>
        <w:t xml:space="preserve">education, </w:t>
      </w:r>
      <w:r w:rsidRPr="00FF115D">
        <w:rPr>
          <w:color w:val="000000" w:themeColor="text1"/>
        </w:rPr>
        <w:t xml:space="preserve">Hispanic/Latino background, language of test administration, and health insurance status, </w:t>
      </w:r>
      <w:r w:rsidR="007518EF" w:rsidRPr="00FF115D">
        <w:rPr>
          <w:color w:val="000000" w:themeColor="text1"/>
        </w:rPr>
        <w:t xml:space="preserve">physical activity, diet, and BMI, </w:t>
      </w:r>
      <w:r w:rsidRPr="00FF115D">
        <w:rPr>
          <w:color w:val="000000" w:themeColor="text1"/>
        </w:rPr>
        <w:t>as well as diabetes and hypertension</w:t>
      </w:r>
    </w:p>
    <w:p w14:paraId="32FDC810" w14:textId="77777777" w:rsidR="00C75786" w:rsidRPr="00FF115D" w:rsidRDefault="00C75786" w:rsidP="00C75786">
      <w:pPr>
        <w:rPr>
          <w:color w:val="000000" w:themeColor="text1"/>
        </w:rPr>
      </w:pPr>
    </w:p>
    <w:p w14:paraId="4CF0D3A5" w14:textId="77777777" w:rsidR="00C75786" w:rsidRPr="00FF115D" w:rsidRDefault="00C75786" w:rsidP="00C75786">
      <w:pPr>
        <w:rPr>
          <w:color w:val="000000" w:themeColor="text1"/>
        </w:rPr>
      </w:pPr>
      <w:r w:rsidRPr="00FF115D">
        <w:rPr>
          <w:color w:val="000000" w:themeColor="text1"/>
        </w:rPr>
        <w:t xml:space="preserve">***p&lt;0.001, **p&lt;0.01, *p&lt;0.05, </w:t>
      </w:r>
      <w:r w:rsidRPr="00FF115D">
        <w:rPr>
          <w:b/>
          <w:color w:val="000000" w:themeColor="text1"/>
          <w:vertAlign w:val="superscript"/>
        </w:rPr>
        <w:t>+</w:t>
      </w:r>
      <w:r w:rsidRPr="00FF115D">
        <w:rPr>
          <w:color w:val="000000" w:themeColor="text1"/>
        </w:rPr>
        <w:t>p&lt;0.10</w:t>
      </w:r>
    </w:p>
    <w:p w14:paraId="4DF445DF" w14:textId="77777777" w:rsidR="00C75786" w:rsidRPr="00FF115D" w:rsidRDefault="00C75786" w:rsidP="00C75786">
      <w:pPr>
        <w:rPr>
          <w:b/>
          <w:color w:val="000000" w:themeColor="text1"/>
        </w:rPr>
      </w:pPr>
      <w:r w:rsidRPr="00FF115D">
        <w:rPr>
          <w:b/>
          <w:color w:val="000000" w:themeColor="text1"/>
        </w:rPr>
        <w:br w:type="page"/>
      </w:r>
    </w:p>
    <w:p w14:paraId="2F294930" w14:textId="1216F44B" w:rsidR="00C75786" w:rsidRPr="00FF115D" w:rsidRDefault="00C75786" w:rsidP="00C75786">
      <w:pPr>
        <w:rPr>
          <w:color w:val="000000" w:themeColor="text1"/>
        </w:rPr>
      </w:pPr>
      <w:r w:rsidRPr="00FF115D">
        <w:rPr>
          <w:b/>
          <w:color w:val="000000" w:themeColor="text1"/>
        </w:rPr>
        <w:lastRenderedPageBreak/>
        <w:t xml:space="preserve">Supplemental Table </w:t>
      </w:r>
      <w:r w:rsidR="00363F6B" w:rsidRPr="00FF115D">
        <w:rPr>
          <w:b/>
          <w:color w:val="000000" w:themeColor="text1"/>
        </w:rPr>
        <w:t>3</w:t>
      </w:r>
      <w:r w:rsidRPr="00FF115D">
        <w:rPr>
          <w:b/>
          <w:color w:val="000000" w:themeColor="text1"/>
        </w:rPr>
        <w:t>.</w:t>
      </w:r>
      <w:r w:rsidRPr="00FF115D">
        <w:rPr>
          <w:color w:val="000000" w:themeColor="text1"/>
        </w:rPr>
        <w:t xml:space="preserve"> Effect modification of background on the association between total cholesterol, log</w:t>
      </w:r>
      <w:r w:rsidRPr="00FF115D">
        <w:rPr>
          <w:color w:val="000000" w:themeColor="text1"/>
          <w:vertAlign w:val="subscript"/>
        </w:rPr>
        <w:t>2</w:t>
      </w:r>
      <w:r w:rsidRPr="00FF115D">
        <w:rPr>
          <w:color w:val="000000" w:themeColor="text1"/>
        </w:rPr>
        <w:t>(TC), and Digit Symbol Substitution (DSS)</w:t>
      </w:r>
    </w:p>
    <w:p w14:paraId="5DE993B9" w14:textId="77777777" w:rsidR="00C75786" w:rsidRPr="00FF115D" w:rsidRDefault="00C75786" w:rsidP="00C75786">
      <w:pPr>
        <w:rPr>
          <w:color w:val="000000" w:themeColor="text1"/>
        </w:rPr>
      </w:pP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597"/>
        <w:gridCol w:w="1818"/>
      </w:tblGrid>
      <w:tr w:rsidR="00FF115D" w:rsidRPr="00FF115D" w14:paraId="6E2CB081" w14:textId="77777777" w:rsidTr="00D25C6C">
        <w:trPr>
          <w:jc w:val="center"/>
        </w:trPr>
        <w:tc>
          <w:tcPr>
            <w:tcW w:w="1597" w:type="dxa"/>
            <w:shd w:val="clear" w:color="auto" w:fill="auto"/>
          </w:tcPr>
          <w:p w14:paraId="64D4FF84" w14:textId="77777777" w:rsidR="00C75786" w:rsidRPr="00FF115D" w:rsidRDefault="00C75786" w:rsidP="00D25C6C">
            <w:pPr>
              <w:jc w:val="both"/>
              <w:rPr>
                <w:color w:val="000000" w:themeColor="text1"/>
              </w:rPr>
            </w:pPr>
          </w:p>
        </w:tc>
        <w:tc>
          <w:tcPr>
            <w:tcW w:w="1818" w:type="dxa"/>
          </w:tcPr>
          <w:p w14:paraId="5A5B4697" w14:textId="15A69699" w:rsidR="00C75786" w:rsidRPr="00FF115D" w:rsidRDefault="00C75786" w:rsidP="00D25C6C">
            <w:pPr>
              <w:jc w:val="center"/>
              <w:rPr>
                <w:color w:val="000000" w:themeColor="text1"/>
              </w:rPr>
            </w:pPr>
            <w:r w:rsidRPr="00FF115D">
              <w:rPr>
                <w:color w:val="000000" w:themeColor="text1"/>
              </w:rPr>
              <w:t>DSS</w:t>
            </w:r>
          </w:p>
          <w:p w14:paraId="7AAFEE50" w14:textId="77777777" w:rsidR="00C75786" w:rsidRPr="00FF115D" w:rsidRDefault="00C75786" w:rsidP="00D25C6C">
            <w:pPr>
              <w:jc w:val="center"/>
              <w:rPr>
                <w:rFonts w:eastAsia="Calibri"/>
                <w:color w:val="000000" w:themeColor="text1"/>
              </w:rPr>
            </w:pPr>
            <w:r w:rsidRPr="00FF115D">
              <w:rPr>
                <w:rFonts w:eastAsia="Calibri"/>
                <w:color w:val="000000" w:themeColor="text1"/>
              </w:rPr>
              <w:t>Beta</w:t>
            </w:r>
            <w:r w:rsidRPr="00FF115D">
              <w:rPr>
                <w:rFonts w:eastAsia="Calibri"/>
                <w:color w:val="000000" w:themeColor="text1"/>
                <w:u w:val="single"/>
              </w:rPr>
              <w:t>+</w:t>
            </w:r>
            <w:r w:rsidRPr="00FF115D">
              <w:rPr>
                <w:rFonts w:eastAsia="Calibri"/>
                <w:color w:val="000000" w:themeColor="text1"/>
              </w:rPr>
              <w:t>SE</w:t>
            </w:r>
          </w:p>
          <w:p w14:paraId="4A565CA3" w14:textId="77777777" w:rsidR="00C75786" w:rsidRPr="00FF115D" w:rsidRDefault="00C75786" w:rsidP="00D25C6C">
            <w:pPr>
              <w:jc w:val="center"/>
              <w:rPr>
                <w:color w:val="000000" w:themeColor="text1"/>
              </w:rPr>
            </w:pPr>
            <w:r w:rsidRPr="00FF115D">
              <w:rPr>
                <w:rFonts w:eastAsia="Calibri"/>
                <w:color w:val="000000" w:themeColor="text1"/>
              </w:rPr>
              <w:t>(95% CI)</w:t>
            </w:r>
          </w:p>
        </w:tc>
      </w:tr>
      <w:tr w:rsidR="00FF115D" w:rsidRPr="00FF115D" w14:paraId="355703FB" w14:textId="77777777" w:rsidTr="00D25C6C">
        <w:trPr>
          <w:jc w:val="center"/>
        </w:trPr>
        <w:tc>
          <w:tcPr>
            <w:tcW w:w="1597" w:type="dxa"/>
            <w:shd w:val="clear" w:color="auto" w:fill="auto"/>
          </w:tcPr>
          <w:p w14:paraId="437C3628" w14:textId="77777777" w:rsidR="00C75786" w:rsidRPr="00FF115D" w:rsidRDefault="00C75786" w:rsidP="00D25C6C">
            <w:pPr>
              <w:jc w:val="right"/>
              <w:rPr>
                <w:color w:val="000000" w:themeColor="text1"/>
              </w:rPr>
            </w:pPr>
            <w:r w:rsidRPr="00FF115D">
              <w:rPr>
                <w:color w:val="000000" w:themeColor="text1"/>
              </w:rPr>
              <w:t>Mexican</w:t>
            </w:r>
          </w:p>
        </w:tc>
        <w:tc>
          <w:tcPr>
            <w:tcW w:w="1818" w:type="dxa"/>
          </w:tcPr>
          <w:p w14:paraId="0F366896" w14:textId="333DD42D" w:rsidR="00C75786" w:rsidRPr="00FF115D" w:rsidRDefault="000A4CE2" w:rsidP="00D25C6C">
            <w:pPr>
              <w:jc w:val="center"/>
              <w:rPr>
                <w:color w:val="000000" w:themeColor="text1"/>
              </w:rPr>
            </w:pPr>
            <w:r w:rsidRPr="00FF115D">
              <w:rPr>
                <w:color w:val="000000" w:themeColor="text1"/>
              </w:rPr>
              <w:t>1.29</w:t>
            </w:r>
            <w:r w:rsidR="00C75786" w:rsidRPr="00FF115D">
              <w:rPr>
                <w:rFonts w:eastAsia="Calibri"/>
                <w:color w:val="000000" w:themeColor="text1"/>
                <w:u w:val="single"/>
              </w:rPr>
              <w:t>+</w:t>
            </w:r>
            <w:r w:rsidR="00C75786" w:rsidRPr="00FF115D">
              <w:rPr>
                <w:color w:val="000000" w:themeColor="text1"/>
              </w:rPr>
              <w:t>1.</w:t>
            </w:r>
            <w:r w:rsidRPr="00FF115D">
              <w:rPr>
                <w:color w:val="000000" w:themeColor="text1"/>
              </w:rPr>
              <w:t>15</w:t>
            </w:r>
            <w:r w:rsidR="00C75786" w:rsidRPr="00FF115D">
              <w:rPr>
                <w:color w:val="000000" w:themeColor="text1"/>
              </w:rPr>
              <w:t xml:space="preserve">                   (-0.</w:t>
            </w:r>
            <w:r w:rsidRPr="00FF115D">
              <w:rPr>
                <w:color w:val="000000" w:themeColor="text1"/>
              </w:rPr>
              <w:t>96 --</w:t>
            </w:r>
            <w:r w:rsidR="00C75786" w:rsidRPr="00FF115D">
              <w:rPr>
                <w:color w:val="000000" w:themeColor="text1"/>
              </w:rPr>
              <w:t xml:space="preserve"> </w:t>
            </w:r>
            <w:r w:rsidRPr="00FF115D">
              <w:rPr>
                <w:color w:val="000000" w:themeColor="text1"/>
              </w:rPr>
              <w:t>3.55</w:t>
            </w:r>
            <w:r w:rsidR="00C75786" w:rsidRPr="00FF115D">
              <w:rPr>
                <w:color w:val="000000" w:themeColor="text1"/>
              </w:rPr>
              <w:t>)</w:t>
            </w:r>
          </w:p>
        </w:tc>
      </w:tr>
      <w:tr w:rsidR="00FF115D" w:rsidRPr="00FF115D" w14:paraId="15305F5D" w14:textId="77777777" w:rsidTr="00D25C6C">
        <w:trPr>
          <w:jc w:val="center"/>
        </w:trPr>
        <w:tc>
          <w:tcPr>
            <w:tcW w:w="1597" w:type="dxa"/>
            <w:shd w:val="clear" w:color="auto" w:fill="auto"/>
          </w:tcPr>
          <w:p w14:paraId="66408494" w14:textId="35CEAF81" w:rsidR="00C75786" w:rsidRPr="00FF115D" w:rsidRDefault="00C75786" w:rsidP="00D25C6C">
            <w:pPr>
              <w:jc w:val="right"/>
              <w:rPr>
                <w:color w:val="000000" w:themeColor="text1"/>
              </w:rPr>
            </w:pPr>
            <w:r w:rsidRPr="00FF115D">
              <w:rPr>
                <w:color w:val="000000" w:themeColor="text1"/>
              </w:rPr>
              <w:t>Cuban</w:t>
            </w:r>
          </w:p>
        </w:tc>
        <w:tc>
          <w:tcPr>
            <w:tcW w:w="1818" w:type="dxa"/>
          </w:tcPr>
          <w:p w14:paraId="542B1E25" w14:textId="1DC97FCE" w:rsidR="00C75786" w:rsidRPr="00FF115D" w:rsidRDefault="00DF55AA" w:rsidP="00D25C6C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b/>
                <w:color w:val="000000" w:themeColor="text1"/>
              </w:rPr>
            </w:pPr>
            <w:r w:rsidRPr="00FF115D">
              <w:rPr>
                <w:color w:val="000000" w:themeColor="text1"/>
              </w:rPr>
              <w:t>-0.87</w:t>
            </w:r>
            <w:r w:rsidRPr="00FF115D">
              <w:rPr>
                <w:rFonts w:eastAsia="Calibri"/>
                <w:color w:val="000000" w:themeColor="text1"/>
                <w:u w:val="single"/>
              </w:rPr>
              <w:t>+</w:t>
            </w:r>
            <w:r w:rsidRPr="00FF115D">
              <w:rPr>
                <w:color w:val="000000" w:themeColor="text1"/>
              </w:rPr>
              <w:t>1.29                   (-3.41, 1.66)</w:t>
            </w:r>
          </w:p>
        </w:tc>
      </w:tr>
      <w:tr w:rsidR="00FF115D" w:rsidRPr="00FF115D" w14:paraId="5B2AEA6C" w14:textId="77777777" w:rsidTr="00D25C6C">
        <w:trPr>
          <w:jc w:val="center"/>
        </w:trPr>
        <w:tc>
          <w:tcPr>
            <w:tcW w:w="1597" w:type="dxa"/>
            <w:shd w:val="clear" w:color="auto" w:fill="auto"/>
          </w:tcPr>
          <w:p w14:paraId="7BC7382A" w14:textId="77777777" w:rsidR="00C75786" w:rsidRPr="00FF115D" w:rsidRDefault="00C75786" w:rsidP="00D25C6C">
            <w:pPr>
              <w:jc w:val="right"/>
              <w:rPr>
                <w:color w:val="000000" w:themeColor="text1"/>
              </w:rPr>
            </w:pPr>
            <w:r w:rsidRPr="00FF115D">
              <w:rPr>
                <w:color w:val="000000" w:themeColor="text1"/>
              </w:rPr>
              <w:t>Puerto Rican</w:t>
            </w:r>
          </w:p>
        </w:tc>
        <w:tc>
          <w:tcPr>
            <w:tcW w:w="1818" w:type="dxa"/>
          </w:tcPr>
          <w:p w14:paraId="24C2AB1B" w14:textId="5D95238E" w:rsidR="00C75786" w:rsidRPr="00FF115D" w:rsidRDefault="000A4CE2" w:rsidP="00D25C6C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color w:val="000000" w:themeColor="text1"/>
              </w:rPr>
            </w:pPr>
            <w:r w:rsidRPr="00FF115D">
              <w:rPr>
                <w:color w:val="000000" w:themeColor="text1"/>
              </w:rPr>
              <w:t>2.95</w:t>
            </w:r>
            <w:r w:rsidR="00C75786" w:rsidRPr="00FF115D">
              <w:rPr>
                <w:rFonts w:eastAsia="Calibri"/>
                <w:color w:val="000000" w:themeColor="text1"/>
                <w:u w:val="single"/>
              </w:rPr>
              <w:t>+</w:t>
            </w:r>
            <w:r w:rsidR="00C75786" w:rsidRPr="00FF115D">
              <w:rPr>
                <w:color w:val="000000" w:themeColor="text1"/>
              </w:rPr>
              <w:t>1.</w:t>
            </w:r>
            <w:r w:rsidRPr="00FF115D">
              <w:rPr>
                <w:color w:val="000000" w:themeColor="text1"/>
              </w:rPr>
              <w:t>16</w:t>
            </w:r>
            <w:r w:rsidR="00C75786" w:rsidRPr="00FF115D">
              <w:rPr>
                <w:color w:val="000000" w:themeColor="text1"/>
              </w:rPr>
              <w:t>**                   (</w:t>
            </w:r>
            <w:r w:rsidRPr="00FF115D">
              <w:rPr>
                <w:color w:val="000000" w:themeColor="text1"/>
              </w:rPr>
              <w:t>0.66 --</w:t>
            </w:r>
            <w:r w:rsidR="00C75786" w:rsidRPr="00FF115D">
              <w:rPr>
                <w:color w:val="000000" w:themeColor="text1"/>
              </w:rPr>
              <w:t xml:space="preserve"> </w:t>
            </w:r>
            <w:r w:rsidRPr="00FF115D">
              <w:rPr>
                <w:color w:val="000000" w:themeColor="text1"/>
              </w:rPr>
              <w:t>5.25</w:t>
            </w:r>
            <w:r w:rsidR="00C75786" w:rsidRPr="00FF115D">
              <w:rPr>
                <w:color w:val="000000" w:themeColor="text1"/>
              </w:rPr>
              <w:t>)</w:t>
            </w:r>
          </w:p>
        </w:tc>
      </w:tr>
      <w:tr w:rsidR="00FF115D" w:rsidRPr="00FF115D" w14:paraId="54225BE0" w14:textId="77777777" w:rsidTr="00D25C6C">
        <w:trPr>
          <w:jc w:val="center"/>
        </w:trPr>
        <w:tc>
          <w:tcPr>
            <w:tcW w:w="1597" w:type="dxa"/>
            <w:shd w:val="clear" w:color="auto" w:fill="auto"/>
          </w:tcPr>
          <w:p w14:paraId="1870133E" w14:textId="77777777" w:rsidR="00C75786" w:rsidRPr="00FF115D" w:rsidRDefault="00C75786" w:rsidP="00D25C6C">
            <w:pPr>
              <w:jc w:val="right"/>
              <w:rPr>
                <w:color w:val="000000" w:themeColor="text1"/>
              </w:rPr>
            </w:pPr>
            <w:r w:rsidRPr="00FF115D">
              <w:rPr>
                <w:color w:val="000000" w:themeColor="text1"/>
              </w:rPr>
              <w:t>Dominican</w:t>
            </w:r>
          </w:p>
        </w:tc>
        <w:tc>
          <w:tcPr>
            <w:tcW w:w="1818" w:type="dxa"/>
          </w:tcPr>
          <w:p w14:paraId="1E9EFB7B" w14:textId="1CCCBCA9" w:rsidR="00C75786" w:rsidRPr="00FF115D" w:rsidRDefault="008C447E" w:rsidP="00D25C6C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color w:val="000000" w:themeColor="text1"/>
              </w:rPr>
            </w:pPr>
            <w:r w:rsidRPr="00FF115D">
              <w:rPr>
                <w:color w:val="000000" w:themeColor="text1"/>
              </w:rPr>
              <w:t>-</w:t>
            </w:r>
            <w:r w:rsidR="00C75786" w:rsidRPr="00FF115D">
              <w:rPr>
                <w:color w:val="000000" w:themeColor="text1"/>
              </w:rPr>
              <w:t>0.</w:t>
            </w:r>
            <w:r w:rsidRPr="00FF115D">
              <w:rPr>
                <w:color w:val="000000" w:themeColor="text1"/>
              </w:rPr>
              <w:t>0</w:t>
            </w:r>
            <w:r w:rsidR="00C75786" w:rsidRPr="00FF115D">
              <w:rPr>
                <w:color w:val="000000" w:themeColor="text1"/>
              </w:rPr>
              <w:t>7</w:t>
            </w:r>
            <w:r w:rsidR="00C75786" w:rsidRPr="00FF115D">
              <w:rPr>
                <w:rFonts w:eastAsia="Calibri"/>
                <w:color w:val="000000" w:themeColor="text1"/>
                <w:u w:val="single"/>
              </w:rPr>
              <w:t>+</w:t>
            </w:r>
            <w:r w:rsidR="00C75786" w:rsidRPr="00FF115D">
              <w:rPr>
                <w:color w:val="000000" w:themeColor="text1"/>
              </w:rPr>
              <w:t>1.</w:t>
            </w:r>
            <w:r w:rsidRPr="00FF115D">
              <w:rPr>
                <w:color w:val="000000" w:themeColor="text1"/>
              </w:rPr>
              <w:t>31</w:t>
            </w:r>
            <w:r w:rsidR="00C75786" w:rsidRPr="00FF115D">
              <w:rPr>
                <w:color w:val="000000" w:themeColor="text1"/>
              </w:rPr>
              <w:t xml:space="preserve">                   (-2.</w:t>
            </w:r>
            <w:r w:rsidRPr="00FF115D">
              <w:rPr>
                <w:color w:val="000000" w:themeColor="text1"/>
              </w:rPr>
              <w:t>66 --</w:t>
            </w:r>
            <w:r w:rsidR="00C75786" w:rsidRPr="00FF115D">
              <w:rPr>
                <w:color w:val="000000" w:themeColor="text1"/>
              </w:rPr>
              <w:t xml:space="preserve"> </w:t>
            </w:r>
            <w:r w:rsidRPr="00FF115D">
              <w:rPr>
                <w:color w:val="000000" w:themeColor="text1"/>
              </w:rPr>
              <w:t>2.51</w:t>
            </w:r>
            <w:r w:rsidR="00C75786" w:rsidRPr="00FF115D">
              <w:rPr>
                <w:color w:val="000000" w:themeColor="text1"/>
              </w:rPr>
              <w:t>)</w:t>
            </w:r>
          </w:p>
        </w:tc>
      </w:tr>
      <w:tr w:rsidR="00FF115D" w:rsidRPr="00FF115D" w14:paraId="72ACA665" w14:textId="77777777" w:rsidTr="00D25C6C">
        <w:trPr>
          <w:jc w:val="center"/>
        </w:trPr>
        <w:tc>
          <w:tcPr>
            <w:tcW w:w="1597" w:type="dxa"/>
            <w:shd w:val="clear" w:color="auto" w:fill="auto"/>
          </w:tcPr>
          <w:p w14:paraId="452B7113" w14:textId="77777777" w:rsidR="00C75786" w:rsidRPr="00FF115D" w:rsidRDefault="00C75786" w:rsidP="00D25C6C">
            <w:pPr>
              <w:jc w:val="right"/>
              <w:rPr>
                <w:color w:val="000000" w:themeColor="text1"/>
              </w:rPr>
            </w:pPr>
            <w:r w:rsidRPr="00FF115D">
              <w:rPr>
                <w:color w:val="000000" w:themeColor="text1"/>
              </w:rPr>
              <w:t>Central American</w:t>
            </w:r>
          </w:p>
        </w:tc>
        <w:tc>
          <w:tcPr>
            <w:tcW w:w="1818" w:type="dxa"/>
          </w:tcPr>
          <w:p w14:paraId="2E9DB16E" w14:textId="4FCC985E" w:rsidR="00C75786" w:rsidRPr="00FF115D" w:rsidRDefault="00C75786" w:rsidP="00D25C6C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color w:val="000000" w:themeColor="text1"/>
              </w:rPr>
            </w:pPr>
            <w:r w:rsidRPr="00FF115D">
              <w:rPr>
                <w:color w:val="000000" w:themeColor="text1"/>
              </w:rPr>
              <w:t>-</w:t>
            </w:r>
            <w:r w:rsidR="00DF55AA" w:rsidRPr="00FF115D">
              <w:rPr>
                <w:color w:val="000000" w:themeColor="text1"/>
              </w:rPr>
              <w:t>3.11</w:t>
            </w:r>
            <w:r w:rsidRPr="00FF115D">
              <w:rPr>
                <w:rFonts w:eastAsia="Calibri"/>
                <w:color w:val="000000" w:themeColor="text1"/>
                <w:u w:val="single"/>
              </w:rPr>
              <w:t>+</w:t>
            </w:r>
            <w:r w:rsidRPr="00FF115D">
              <w:rPr>
                <w:color w:val="000000" w:themeColor="text1"/>
              </w:rPr>
              <w:t>1.</w:t>
            </w:r>
            <w:r w:rsidR="00DF55AA" w:rsidRPr="00FF115D">
              <w:rPr>
                <w:color w:val="000000" w:themeColor="text1"/>
              </w:rPr>
              <w:t xml:space="preserve">39                   </w:t>
            </w:r>
            <w:r w:rsidRPr="00FF115D">
              <w:rPr>
                <w:color w:val="000000" w:themeColor="text1"/>
              </w:rPr>
              <w:t>(-5.</w:t>
            </w:r>
            <w:r w:rsidR="00DF55AA" w:rsidRPr="00FF115D">
              <w:rPr>
                <w:color w:val="000000" w:themeColor="text1"/>
              </w:rPr>
              <w:t>85 --</w:t>
            </w:r>
            <w:r w:rsidRPr="00FF115D">
              <w:rPr>
                <w:color w:val="000000" w:themeColor="text1"/>
              </w:rPr>
              <w:t xml:space="preserve"> </w:t>
            </w:r>
            <w:r w:rsidR="00DF55AA" w:rsidRPr="00FF115D">
              <w:rPr>
                <w:color w:val="000000" w:themeColor="text1"/>
              </w:rPr>
              <w:t>0.37</w:t>
            </w:r>
            <w:r w:rsidRPr="00FF115D">
              <w:rPr>
                <w:color w:val="000000" w:themeColor="text1"/>
              </w:rPr>
              <w:t>)</w:t>
            </w:r>
            <w:r w:rsidR="00DF55AA" w:rsidRPr="00FF115D">
              <w:rPr>
                <w:color w:val="000000" w:themeColor="text1"/>
              </w:rPr>
              <w:t>*</w:t>
            </w:r>
          </w:p>
        </w:tc>
      </w:tr>
      <w:tr w:rsidR="00FF115D" w:rsidRPr="00FF115D" w14:paraId="5C085B14" w14:textId="77777777" w:rsidTr="00D25C6C">
        <w:trPr>
          <w:jc w:val="center"/>
        </w:trPr>
        <w:tc>
          <w:tcPr>
            <w:tcW w:w="1597" w:type="dxa"/>
            <w:shd w:val="clear" w:color="auto" w:fill="auto"/>
          </w:tcPr>
          <w:p w14:paraId="64785DEF" w14:textId="77777777" w:rsidR="00C75786" w:rsidRPr="00FF115D" w:rsidRDefault="00C75786" w:rsidP="00D25C6C">
            <w:pPr>
              <w:jc w:val="right"/>
              <w:rPr>
                <w:color w:val="000000" w:themeColor="text1"/>
              </w:rPr>
            </w:pPr>
            <w:r w:rsidRPr="00FF115D">
              <w:rPr>
                <w:color w:val="000000" w:themeColor="text1"/>
              </w:rPr>
              <w:t>South American</w:t>
            </w:r>
          </w:p>
        </w:tc>
        <w:tc>
          <w:tcPr>
            <w:tcW w:w="1818" w:type="dxa"/>
          </w:tcPr>
          <w:p w14:paraId="78B893BB" w14:textId="3D3AB0A5" w:rsidR="00C75786" w:rsidRPr="00FF115D" w:rsidRDefault="00C75786" w:rsidP="00D25C6C">
            <w:pPr>
              <w:keepNext/>
              <w:autoSpaceDE w:val="0"/>
              <w:autoSpaceDN w:val="0"/>
              <w:adjustRightInd w:val="0"/>
              <w:spacing w:before="60" w:after="60"/>
              <w:jc w:val="center"/>
              <w:rPr>
                <w:color w:val="000000" w:themeColor="text1"/>
              </w:rPr>
            </w:pPr>
            <w:r w:rsidRPr="00FF115D">
              <w:rPr>
                <w:color w:val="000000" w:themeColor="text1"/>
              </w:rPr>
              <w:t>1.</w:t>
            </w:r>
            <w:r w:rsidR="009B7168" w:rsidRPr="00FF115D">
              <w:rPr>
                <w:color w:val="000000" w:themeColor="text1"/>
              </w:rPr>
              <w:t>24</w:t>
            </w:r>
            <w:r w:rsidRPr="00FF115D">
              <w:rPr>
                <w:rFonts w:eastAsia="Calibri"/>
                <w:color w:val="000000" w:themeColor="text1"/>
                <w:u w:val="single"/>
              </w:rPr>
              <w:t>+</w:t>
            </w:r>
            <w:r w:rsidR="009B7168" w:rsidRPr="00FF115D">
              <w:rPr>
                <w:color w:val="000000" w:themeColor="text1"/>
              </w:rPr>
              <w:t>1.81</w:t>
            </w:r>
            <w:r w:rsidRPr="00FF115D">
              <w:rPr>
                <w:color w:val="000000" w:themeColor="text1"/>
              </w:rPr>
              <w:t xml:space="preserve">                   (-2.</w:t>
            </w:r>
            <w:r w:rsidR="009B7168" w:rsidRPr="00FF115D">
              <w:rPr>
                <w:color w:val="000000" w:themeColor="text1"/>
              </w:rPr>
              <w:t>32 --</w:t>
            </w:r>
            <w:r w:rsidRPr="00FF115D">
              <w:rPr>
                <w:color w:val="000000" w:themeColor="text1"/>
              </w:rPr>
              <w:t xml:space="preserve"> </w:t>
            </w:r>
            <w:r w:rsidR="009B7168" w:rsidRPr="00FF115D">
              <w:rPr>
                <w:color w:val="000000" w:themeColor="text1"/>
              </w:rPr>
              <w:t>4.81</w:t>
            </w:r>
            <w:r w:rsidRPr="00FF115D">
              <w:rPr>
                <w:color w:val="000000" w:themeColor="text1"/>
              </w:rPr>
              <w:t>)</w:t>
            </w:r>
          </w:p>
        </w:tc>
      </w:tr>
    </w:tbl>
    <w:p w14:paraId="479AE8B4" w14:textId="77777777" w:rsidR="00C75786" w:rsidRPr="00FF115D" w:rsidRDefault="00C75786" w:rsidP="00C75786">
      <w:pPr>
        <w:rPr>
          <w:color w:val="000000" w:themeColor="text1"/>
        </w:rPr>
      </w:pPr>
      <w:r w:rsidRPr="00FF115D">
        <w:rPr>
          <w:color w:val="000000" w:themeColor="text1"/>
        </w:rPr>
        <w:t>Note: log</w:t>
      </w:r>
      <w:r w:rsidRPr="00FF115D">
        <w:rPr>
          <w:color w:val="000000" w:themeColor="text1"/>
          <w:vertAlign w:val="subscript"/>
        </w:rPr>
        <w:t>2</w:t>
      </w:r>
      <w:r w:rsidRPr="00FF115D">
        <w:rPr>
          <w:color w:val="000000" w:themeColor="text1"/>
        </w:rPr>
        <w:t>(TC) = total cholesterol</w:t>
      </w:r>
      <w:r w:rsidRPr="00FF115D">
        <w:rPr>
          <w:rFonts w:eastAsia="Calibri"/>
          <w:color w:val="000000" w:themeColor="text1"/>
        </w:rPr>
        <w:t xml:space="preserve"> levels</w:t>
      </w:r>
      <w:r w:rsidRPr="00FF115D">
        <w:rPr>
          <w:color w:val="000000" w:themeColor="text1"/>
        </w:rPr>
        <w:t xml:space="preserve"> log 2 transformed to approximate normality and improve model fit; thus, beta weights reflect the effect of doubling </w:t>
      </w:r>
      <w:r w:rsidRPr="00FF115D">
        <w:rPr>
          <w:rFonts w:eastAsia="Calibri"/>
          <w:color w:val="000000" w:themeColor="text1"/>
        </w:rPr>
        <w:t xml:space="preserve">total cholesterol levels </w:t>
      </w:r>
      <w:r w:rsidRPr="00FF115D">
        <w:rPr>
          <w:color w:val="000000" w:themeColor="text1"/>
        </w:rPr>
        <w:t xml:space="preserve">on cognition. </w:t>
      </w:r>
    </w:p>
    <w:p w14:paraId="1CDE2473" w14:textId="77777777" w:rsidR="00C75786" w:rsidRPr="00FF115D" w:rsidRDefault="00C75786" w:rsidP="00C75786">
      <w:pPr>
        <w:rPr>
          <w:color w:val="000000" w:themeColor="text1"/>
        </w:rPr>
      </w:pPr>
    </w:p>
    <w:p w14:paraId="11290834" w14:textId="77777777" w:rsidR="00C75786" w:rsidRPr="00FF115D" w:rsidRDefault="00C75786" w:rsidP="00C75786">
      <w:pPr>
        <w:rPr>
          <w:color w:val="000000" w:themeColor="text1"/>
        </w:rPr>
      </w:pPr>
      <w:r w:rsidRPr="00FF115D">
        <w:rPr>
          <w:color w:val="000000" w:themeColor="text1"/>
        </w:rPr>
        <w:t xml:space="preserve">***p&lt;0.001, **p&lt;0.01, *p&lt;0.05, </w:t>
      </w:r>
      <w:r w:rsidRPr="00FF115D">
        <w:rPr>
          <w:b/>
          <w:color w:val="000000" w:themeColor="text1"/>
          <w:vertAlign w:val="superscript"/>
        </w:rPr>
        <w:t>+</w:t>
      </w:r>
      <w:r w:rsidRPr="00FF115D">
        <w:rPr>
          <w:color w:val="000000" w:themeColor="text1"/>
        </w:rPr>
        <w:t>p&lt;0.10</w:t>
      </w:r>
    </w:p>
    <w:p w14:paraId="69E409DE" w14:textId="77777777" w:rsidR="004131CB" w:rsidRPr="00FF115D" w:rsidRDefault="00FF115D">
      <w:pPr>
        <w:rPr>
          <w:color w:val="000000" w:themeColor="text1"/>
        </w:rPr>
      </w:pPr>
    </w:p>
    <w:sectPr w:rsidR="004131CB" w:rsidRPr="00FF115D" w:rsidSect="00656C4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75786"/>
    <w:rsid w:val="000064EA"/>
    <w:rsid w:val="00032A05"/>
    <w:rsid w:val="0003303D"/>
    <w:rsid w:val="00034941"/>
    <w:rsid w:val="00052856"/>
    <w:rsid w:val="0005527E"/>
    <w:rsid w:val="00055818"/>
    <w:rsid w:val="00062507"/>
    <w:rsid w:val="000718D9"/>
    <w:rsid w:val="0007320F"/>
    <w:rsid w:val="000741FB"/>
    <w:rsid w:val="00074AF9"/>
    <w:rsid w:val="00077ED1"/>
    <w:rsid w:val="00093FF3"/>
    <w:rsid w:val="00094CB0"/>
    <w:rsid w:val="00096555"/>
    <w:rsid w:val="000A1D90"/>
    <w:rsid w:val="000A4CE2"/>
    <w:rsid w:val="000A6E7C"/>
    <w:rsid w:val="000A6FE1"/>
    <w:rsid w:val="000C2376"/>
    <w:rsid w:val="000D44AC"/>
    <w:rsid w:val="000D7469"/>
    <w:rsid w:val="000E2793"/>
    <w:rsid w:val="000E580C"/>
    <w:rsid w:val="000E611E"/>
    <w:rsid w:val="000F062A"/>
    <w:rsid w:val="000F6AA0"/>
    <w:rsid w:val="00101643"/>
    <w:rsid w:val="00121BB5"/>
    <w:rsid w:val="0012522F"/>
    <w:rsid w:val="0013188E"/>
    <w:rsid w:val="00142B40"/>
    <w:rsid w:val="00150E30"/>
    <w:rsid w:val="001511DB"/>
    <w:rsid w:val="00154611"/>
    <w:rsid w:val="001643CB"/>
    <w:rsid w:val="00166B5B"/>
    <w:rsid w:val="00177622"/>
    <w:rsid w:val="00184BC8"/>
    <w:rsid w:val="00185384"/>
    <w:rsid w:val="0018744B"/>
    <w:rsid w:val="00187A66"/>
    <w:rsid w:val="00193645"/>
    <w:rsid w:val="00193A7A"/>
    <w:rsid w:val="00194A10"/>
    <w:rsid w:val="001A7A19"/>
    <w:rsid w:val="001C30D0"/>
    <w:rsid w:val="001C7959"/>
    <w:rsid w:val="001D68AD"/>
    <w:rsid w:val="001D79E2"/>
    <w:rsid w:val="001E03CC"/>
    <w:rsid w:val="001E07AC"/>
    <w:rsid w:val="00213758"/>
    <w:rsid w:val="00214AE4"/>
    <w:rsid w:val="00217EB7"/>
    <w:rsid w:val="00221959"/>
    <w:rsid w:val="00225351"/>
    <w:rsid w:val="002262E5"/>
    <w:rsid w:val="0023696A"/>
    <w:rsid w:val="00237B5D"/>
    <w:rsid w:val="00243431"/>
    <w:rsid w:val="002468A1"/>
    <w:rsid w:val="00250A9B"/>
    <w:rsid w:val="00254F63"/>
    <w:rsid w:val="002551B9"/>
    <w:rsid w:val="00257ED3"/>
    <w:rsid w:val="00264F92"/>
    <w:rsid w:val="00270709"/>
    <w:rsid w:val="00276C81"/>
    <w:rsid w:val="00281F97"/>
    <w:rsid w:val="00290F96"/>
    <w:rsid w:val="002912A7"/>
    <w:rsid w:val="0029504A"/>
    <w:rsid w:val="00295287"/>
    <w:rsid w:val="002B3A9A"/>
    <w:rsid w:val="002D09B9"/>
    <w:rsid w:val="002D42C0"/>
    <w:rsid w:val="00300C7E"/>
    <w:rsid w:val="00304521"/>
    <w:rsid w:val="00330115"/>
    <w:rsid w:val="0033038A"/>
    <w:rsid w:val="003319D0"/>
    <w:rsid w:val="00332987"/>
    <w:rsid w:val="00332ABF"/>
    <w:rsid w:val="00332EF7"/>
    <w:rsid w:val="0033322E"/>
    <w:rsid w:val="0034650C"/>
    <w:rsid w:val="003542B7"/>
    <w:rsid w:val="003563C7"/>
    <w:rsid w:val="00360588"/>
    <w:rsid w:val="00363F6B"/>
    <w:rsid w:val="00374E3B"/>
    <w:rsid w:val="0037786E"/>
    <w:rsid w:val="00385C7C"/>
    <w:rsid w:val="003A6240"/>
    <w:rsid w:val="003C06A2"/>
    <w:rsid w:val="003C4FAA"/>
    <w:rsid w:val="003D096B"/>
    <w:rsid w:val="003D0E1A"/>
    <w:rsid w:val="003D2E18"/>
    <w:rsid w:val="003D34CD"/>
    <w:rsid w:val="003D3921"/>
    <w:rsid w:val="003E0CB4"/>
    <w:rsid w:val="003E25A3"/>
    <w:rsid w:val="003E51BE"/>
    <w:rsid w:val="003F67BA"/>
    <w:rsid w:val="00405C6B"/>
    <w:rsid w:val="00414124"/>
    <w:rsid w:val="00414EEE"/>
    <w:rsid w:val="00422639"/>
    <w:rsid w:val="0042568A"/>
    <w:rsid w:val="00443589"/>
    <w:rsid w:val="00450E50"/>
    <w:rsid w:val="004547C4"/>
    <w:rsid w:val="004624E3"/>
    <w:rsid w:val="0048001C"/>
    <w:rsid w:val="004809E2"/>
    <w:rsid w:val="00481B39"/>
    <w:rsid w:val="00490863"/>
    <w:rsid w:val="00494883"/>
    <w:rsid w:val="004A4295"/>
    <w:rsid w:val="004A64D9"/>
    <w:rsid w:val="004B170B"/>
    <w:rsid w:val="004E6343"/>
    <w:rsid w:val="004E65D0"/>
    <w:rsid w:val="00537B0B"/>
    <w:rsid w:val="005401A6"/>
    <w:rsid w:val="005426CB"/>
    <w:rsid w:val="00552C3A"/>
    <w:rsid w:val="00552F2E"/>
    <w:rsid w:val="00566034"/>
    <w:rsid w:val="00575CD1"/>
    <w:rsid w:val="005819AC"/>
    <w:rsid w:val="00585938"/>
    <w:rsid w:val="0059288E"/>
    <w:rsid w:val="00593E05"/>
    <w:rsid w:val="005B04C8"/>
    <w:rsid w:val="005E28F8"/>
    <w:rsid w:val="005E47B6"/>
    <w:rsid w:val="005F79B4"/>
    <w:rsid w:val="005F7FF9"/>
    <w:rsid w:val="00600464"/>
    <w:rsid w:val="006127A0"/>
    <w:rsid w:val="006418B9"/>
    <w:rsid w:val="00645916"/>
    <w:rsid w:val="00654143"/>
    <w:rsid w:val="00656C4E"/>
    <w:rsid w:val="00663D33"/>
    <w:rsid w:val="00673D9B"/>
    <w:rsid w:val="00675133"/>
    <w:rsid w:val="0068045A"/>
    <w:rsid w:val="00685939"/>
    <w:rsid w:val="006900BB"/>
    <w:rsid w:val="00691414"/>
    <w:rsid w:val="006971C0"/>
    <w:rsid w:val="006A4003"/>
    <w:rsid w:val="006B20EA"/>
    <w:rsid w:val="006B4FC2"/>
    <w:rsid w:val="006B6913"/>
    <w:rsid w:val="006C3536"/>
    <w:rsid w:val="006C7622"/>
    <w:rsid w:val="006D6204"/>
    <w:rsid w:val="006E01ED"/>
    <w:rsid w:val="006E399D"/>
    <w:rsid w:val="006E3ACA"/>
    <w:rsid w:val="006E45C4"/>
    <w:rsid w:val="006F0B17"/>
    <w:rsid w:val="006F565F"/>
    <w:rsid w:val="006F56E0"/>
    <w:rsid w:val="006F7711"/>
    <w:rsid w:val="00702D84"/>
    <w:rsid w:val="007036C6"/>
    <w:rsid w:val="00717970"/>
    <w:rsid w:val="00722B43"/>
    <w:rsid w:val="007261DA"/>
    <w:rsid w:val="007518EF"/>
    <w:rsid w:val="00761DAC"/>
    <w:rsid w:val="0076797A"/>
    <w:rsid w:val="00776D7E"/>
    <w:rsid w:val="00777816"/>
    <w:rsid w:val="0077795F"/>
    <w:rsid w:val="007806FC"/>
    <w:rsid w:val="00786AC9"/>
    <w:rsid w:val="00790A9F"/>
    <w:rsid w:val="007A7B9B"/>
    <w:rsid w:val="007B4467"/>
    <w:rsid w:val="007B5B3B"/>
    <w:rsid w:val="007B663F"/>
    <w:rsid w:val="007C3C27"/>
    <w:rsid w:val="007C6FEE"/>
    <w:rsid w:val="007D2C4D"/>
    <w:rsid w:val="007D3FEB"/>
    <w:rsid w:val="007E2083"/>
    <w:rsid w:val="007E475C"/>
    <w:rsid w:val="008014F9"/>
    <w:rsid w:val="00804B56"/>
    <w:rsid w:val="00810A2F"/>
    <w:rsid w:val="008327C0"/>
    <w:rsid w:val="00845A0C"/>
    <w:rsid w:val="0084623B"/>
    <w:rsid w:val="00851593"/>
    <w:rsid w:val="00862553"/>
    <w:rsid w:val="00865BFE"/>
    <w:rsid w:val="00867776"/>
    <w:rsid w:val="00870F65"/>
    <w:rsid w:val="00881B09"/>
    <w:rsid w:val="008A73A2"/>
    <w:rsid w:val="008C211F"/>
    <w:rsid w:val="008C447E"/>
    <w:rsid w:val="008F2761"/>
    <w:rsid w:val="00902496"/>
    <w:rsid w:val="00906E87"/>
    <w:rsid w:val="009242D6"/>
    <w:rsid w:val="00927D6F"/>
    <w:rsid w:val="00944C56"/>
    <w:rsid w:val="009508D6"/>
    <w:rsid w:val="009563C8"/>
    <w:rsid w:val="00972270"/>
    <w:rsid w:val="009737A7"/>
    <w:rsid w:val="009741F5"/>
    <w:rsid w:val="009750AF"/>
    <w:rsid w:val="009759E6"/>
    <w:rsid w:val="0097749C"/>
    <w:rsid w:val="00993788"/>
    <w:rsid w:val="00993874"/>
    <w:rsid w:val="009A4CD2"/>
    <w:rsid w:val="009A757E"/>
    <w:rsid w:val="009B2B49"/>
    <w:rsid w:val="009B7168"/>
    <w:rsid w:val="009C0E04"/>
    <w:rsid w:val="009C1E0D"/>
    <w:rsid w:val="009C6BF2"/>
    <w:rsid w:val="009D313B"/>
    <w:rsid w:val="009E3BEE"/>
    <w:rsid w:val="00A04E32"/>
    <w:rsid w:val="00A057B5"/>
    <w:rsid w:val="00A05D94"/>
    <w:rsid w:val="00A125AD"/>
    <w:rsid w:val="00A22AE4"/>
    <w:rsid w:val="00A22FAA"/>
    <w:rsid w:val="00A31135"/>
    <w:rsid w:val="00A326E8"/>
    <w:rsid w:val="00A5080F"/>
    <w:rsid w:val="00A51A2D"/>
    <w:rsid w:val="00A52067"/>
    <w:rsid w:val="00A53727"/>
    <w:rsid w:val="00A53A66"/>
    <w:rsid w:val="00A614A2"/>
    <w:rsid w:val="00A836C4"/>
    <w:rsid w:val="00A906F6"/>
    <w:rsid w:val="00A93F77"/>
    <w:rsid w:val="00A94EBB"/>
    <w:rsid w:val="00AA00CA"/>
    <w:rsid w:val="00AA1AEF"/>
    <w:rsid w:val="00AA651E"/>
    <w:rsid w:val="00AB25FB"/>
    <w:rsid w:val="00AB30BE"/>
    <w:rsid w:val="00AB3A41"/>
    <w:rsid w:val="00AB4E94"/>
    <w:rsid w:val="00AC3BD8"/>
    <w:rsid w:val="00AC6C78"/>
    <w:rsid w:val="00AD27F4"/>
    <w:rsid w:val="00AD6111"/>
    <w:rsid w:val="00AF0C1B"/>
    <w:rsid w:val="00AF0E4D"/>
    <w:rsid w:val="00B014FD"/>
    <w:rsid w:val="00B0611C"/>
    <w:rsid w:val="00B144A0"/>
    <w:rsid w:val="00B151C7"/>
    <w:rsid w:val="00B260EE"/>
    <w:rsid w:val="00B277B9"/>
    <w:rsid w:val="00B457A1"/>
    <w:rsid w:val="00B52BE1"/>
    <w:rsid w:val="00B55BF2"/>
    <w:rsid w:val="00B62D70"/>
    <w:rsid w:val="00B7454A"/>
    <w:rsid w:val="00B87D71"/>
    <w:rsid w:val="00B93F8F"/>
    <w:rsid w:val="00BA1BB5"/>
    <w:rsid w:val="00BA57BB"/>
    <w:rsid w:val="00BA5B76"/>
    <w:rsid w:val="00BA5E37"/>
    <w:rsid w:val="00BB14B9"/>
    <w:rsid w:val="00BB2E36"/>
    <w:rsid w:val="00BB59CC"/>
    <w:rsid w:val="00BB70C8"/>
    <w:rsid w:val="00BB7E77"/>
    <w:rsid w:val="00BC52E1"/>
    <w:rsid w:val="00BD7EA0"/>
    <w:rsid w:val="00BE012B"/>
    <w:rsid w:val="00BE3ECD"/>
    <w:rsid w:val="00BF691D"/>
    <w:rsid w:val="00C02F8E"/>
    <w:rsid w:val="00C179A7"/>
    <w:rsid w:val="00C227A5"/>
    <w:rsid w:val="00C23032"/>
    <w:rsid w:val="00C30999"/>
    <w:rsid w:val="00C310F1"/>
    <w:rsid w:val="00C42033"/>
    <w:rsid w:val="00C4254C"/>
    <w:rsid w:val="00C47938"/>
    <w:rsid w:val="00C50946"/>
    <w:rsid w:val="00C50EB6"/>
    <w:rsid w:val="00C50EBD"/>
    <w:rsid w:val="00C7306E"/>
    <w:rsid w:val="00C75786"/>
    <w:rsid w:val="00C75C8E"/>
    <w:rsid w:val="00C80F74"/>
    <w:rsid w:val="00C8378A"/>
    <w:rsid w:val="00C92B36"/>
    <w:rsid w:val="00CA04A0"/>
    <w:rsid w:val="00CA6AC5"/>
    <w:rsid w:val="00CF6881"/>
    <w:rsid w:val="00D002C7"/>
    <w:rsid w:val="00D02B77"/>
    <w:rsid w:val="00D0396F"/>
    <w:rsid w:val="00D135A8"/>
    <w:rsid w:val="00D156C7"/>
    <w:rsid w:val="00D166C0"/>
    <w:rsid w:val="00D22FAE"/>
    <w:rsid w:val="00D375ED"/>
    <w:rsid w:val="00D43E7C"/>
    <w:rsid w:val="00D47A8F"/>
    <w:rsid w:val="00D551E8"/>
    <w:rsid w:val="00D731C6"/>
    <w:rsid w:val="00D9430E"/>
    <w:rsid w:val="00D97BF1"/>
    <w:rsid w:val="00DA666C"/>
    <w:rsid w:val="00DB3A8A"/>
    <w:rsid w:val="00DC638E"/>
    <w:rsid w:val="00DD2542"/>
    <w:rsid w:val="00DD5D0F"/>
    <w:rsid w:val="00DF1387"/>
    <w:rsid w:val="00DF1A7D"/>
    <w:rsid w:val="00DF55AA"/>
    <w:rsid w:val="00DF57F7"/>
    <w:rsid w:val="00DF73E4"/>
    <w:rsid w:val="00E039FE"/>
    <w:rsid w:val="00E03A3A"/>
    <w:rsid w:val="00E046F2"/>
    <w:rsid w:val="00E07F57"/>
    <w:rsid w:val="00E257E1"/>
    <w:rsid w:val="00E36860"/>
    <w:rsid w:val="00E56A34"/>
    <w:rsid w:val="00E6084C"/>
    <w:rsid w:val="00E708FE"/>
    <w:rsid w:val="00E73480"/>
    <w:rsid w:val="00E90AA1"/>
    <w:rsid w:val="00E97128"/>
    <w:rsid w:val="00EA00C9"/>
    <w:rsid w:val="00EB2689"/>
    <w:rsid w:val="00EB63FD"/>
    <w:rsid w:val="00EC1D7F"/>
    <w:rsid w:val="00EC722A"/>
    <w:rsid w:val="00ED367C"/>
    <w:rsid w:val="00EE7BA6"/>
    <w:rsid w:val="00F01DDF"/>
    <w:rsid w:val="00F2061C"/>
    <w:rsid w:val="00F22A42"/>
    <w:rsid w:val="00F254E9"/>
    <w:rsid w:val="00F32079"/>
    <w:rsid w:val="00F473B2"/>
    <w:rsid w:val="00F53A28"/>
    <w:rsid w:val="00F66E01"/>
    <w:rsid w:val="00F67756"/>
    <w:rsid w:val="00F70F11"/>
    <w:rsid w:val="00F75418"/>
    <w:rsid w:val="00F76AAF"/>
    <w:rsid w:val="00F7732B"/>
    <w:rsid w:val="00F8168B"/>
    <w:rsid w:val="00F81B64"/>
    <w:rsid w:val="00F87E07"/>
    <w:rsid w:val="00F96B95"/>
    <w:rsid w:val="00FA3057"/>
    <w:rsid w:val="00FA3087"/>
    <w:rsid w:val="00FA6EED"/>
    <w:rsid w:val="00FC1D7F"/>
    <w:rsid w:val="00FC3589"/>
    <w:rsid w:val="00FC6666"/>
    <w:rsid w:val="00FC7497"/>
    <w:rsid w:val="00FD0A8D"/>
    <w:rsid w:val="00FD2FC5"/>
    <w:rsid w:val="00FD63B5"/>
    <w:rsid w:val="00FE230C"/>
    <w:rsid w:val="00FF115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0E8224D8"/>
  <w14:defaultImageDpi w14:val="32767"/>
  <w15:chartTrackingRefBased/>
  <w15:docId w15:val="{800759B2-1790-C343-842C-78F480C0CB5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C75786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AB4E9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4E9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4E94"/>
    <w:rPr>
      <w:rFonts w:ascii="Times New Roman" w:eastAsia="Times New Roman" w:hAnsi="Times New Roman" w:cs="Times New Roman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B4E94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4E94"/>
    <w:rPr>
      <w:rFonts w:ascii="Times New Roman" w:eastAsia="Times New Roman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</TotalTime>
  <Pages>5</Pages>
  <Words>1225</Words>
  <Characters>6986</Characters>
  <Application>Microsoft Office Word</Application>
  <DocSecurity>0</DocSecurity>
  <Lines>58</Lines>
  <Paragraphs>16</Paragraphs>
  <ScaleCrop>false</ScaleCrop>
  <Company/>
  <LinksUpToDate>false</LinksUpToDate>
  <CharactersWithSpaces>81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lissa Lamar</dc:creator>
  <cp:keywords/>
  <dc:description/>
  <cp:lastModifiedBy>Melissa Lamar</cp:lastModifiedBy>
  <cp:revision>17</cp:revision>
  <dcterms:created xsi:type="dcterms:W3CDTF">2019-05-05T10:55:00Z</dcterms:created>
  <dcterms:modified xsi:type="dcterms:W3CDTF">2019-08-06T23:54:00Z</dcterms:modified>
</cp:coreProperties>
</file>